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A58EC">
      <w:pPr>
        <w:spacing w:line="360" w:lineRule="auto"/>
        <w:jc w:val="both"/>
        <w:rPr>
          <w:rFonts w:ascii="Times New Roman" w:eastAsia="Times New Roman" w:hAnsi="Times New Roman" w:cs="Times New Roman"/>
          <w:sz w:val="144"/>
          <w:szCs w:val="144"/>
        </w:rPr>
      </w:pPr>
    </w:p>
    <w:p w14:paraId="6C3F430D" w14:textId="0D9B1734" w:rsidR="006E7E3A" w:rsidRPr="00976834" w:rsidRDefault="008257A5" w:rsidP="006A58EC">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Pr="00E277B2" w:rsidRDefault="006E7E3A" w:rsidP="006A58EC">
      <w:pPr>
        <w:spacing w:line="360" w:lineRule="auto"/>
        <w:rPr>
          <w:rFonts w:ascii="Times New Roman" w:eastAsia="Times New Roman" w:hAnsi="Times New Roman" w:cs="Times New Roman"/>
          <w:sz w:val="56"/>
          <w:szCs w:val="56"/>
        </w:rPr>
      </w:pPr>
    </w:p>
    <w:p w14:paraId="00132906" w14:textId="2C342E3D" w:rsidR="006E7E3A" w:rsidRPr="00976834" w:rsidRDefault="006E7E3A" w:rsidP="006A58EC">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 xml:space="preserve">The </w:t>
      </w:r>
      <w:r w:rsidR="005C0769">
        <w:rPr>
          <w:rFonts w:ascii="Times New Roman" w:eastAsia="Times New Roman" w:hAnsi="Times New Roman" w:cs="Times New Roman"/>
          <w:color w:val="002060"/>
          <w:sz w:val="56"/>
          <w:szCs w:val="56"/>
        </w:rPr>
        <w:t>M</w:t>
      </w:r>
      <w:r w:rsidRPr="00976834">
        <w:rPr>
          <w:rFonts w:ascii="Times New Roman" w:eastAsia="Times New Roman" w:hAnsi="Times New Roman" w:cs="Times New Roman"/>
          <w:color w:val="002060"/>
          <w:sz w:val="56"/>
          <w:szCs w:val="56"/>
        </w:rPr>
        <w:t xml:space="preserve">olecular </w:t>
      </w:r>
      <w:r w:rsidR="005C0769">
        <w:rPr>
          <w:rFonts w:ascii="Times New Roman" w:eastAsia="Times New Roman" w:hAnsi="Times New Roman" w:cs="Times New Roman"/>
          <w:color w:val="002060"/>
          <w:sz w:val="56"/>
          <w:szCs w:val="56"/>
        </w:rPr>
        <w:t>E</w:t>
      </w:r>
      <w:r w:rsidRPr="00976834">
        <w:rPr>
          <w:rFonts w:ascii="Times New Roman" w:eastAsia="Times New Roman" w:hAnsi="Times New Roman" w:cs="Times New Roman"/>
          <w:color w:val="002060"/>
          <w:sz w:val="56"/>
          <w:szCs w:val="56"/>
        </w:rPr>
        <w:t xml:space="preserve">volution of </w:t>
      </w:r>
      <w:r w:rsidR="005C0769">
        <w:rPr>
          <w:rFonts w:ascii="Times New Roman" w:eastAsia="Times New Roman" w:hAnsi="Times New Roman" w:cs="Times New Roman"/>
          <w:color w:val="002060"/>
          <w:sz w:val="56"/>
          <w:szCs w:val="56"/>
        </w:rPr>
        <w:t>A</w:t>
      </w:r>
      <w:r w:rsidRPr="00976834">
        <w:rPr>
          <w:rFonts w:ascii="Times New Roman" w:eastAsia="Times New Roman" w:hAnsi="Times New Roman" w:cs="Times New Roman"/>
          <w:color w:val="002060"/>
          <w:sz w:val="56"/>
          <w:szCs w:val="56"/>
        </w:rPr>
        <w:t xml:space="preserve">nimal </w:t>
      </w:r>
      <w:r w:rsidR="005C0769">
        <w:rPr>
          <w:rFonts w:ascii="Times New Roman" w:eastAsia="Times New Roman" w:hAnsi="Times New Roman" w:cs="Times New Roman"/>
          <w:color w:val="002060"/>
          <w:sz w:val="56"/>
          <w:szCs w:val="56"/>
        </w:rPr>
        <w:t>P</w:t>
      </w:r>
      <w:r w:rsidRPr="00976834">
        <w:rPr>
          <w:rFonts w:ascii="Times New Roman" w:eastAsia="Times New Roman" w:hAnsi="Times New Roman" w:cs="Times New Roman"/>
          <w:color w:val="002060"/>
          <w:sz w:val="56"/>
          <w:szCs w:val="56"/>
        </w:rPr>
        <w:t xml:space="preserve">hototransduction and </w:t>
      </w:r>
      <w:r w:rsidR="005C0769">
        <w:rPr>
          <w:rFonts w:ascii="Times New Roman" w:eastAsia="Times New Roman" w:hAnsi="Times New Roman" w:cs="Times New Roman"/>
          <w:color w:val="002060"/>
          <w:sz w:val="56"/>
          <w:szCs w:val="56"/>
        </w:rPr>
        <w:t>P</w:t>
      </w:r>
      <w:r w:rsidRPr="00976834">
        <w:rPr>
          <w:rFonts w:ascii="Times New Roman" w:eastAsia="Times New Roman" w:hAnsi="Times New Roman" w:cs="Times New Roman"/>
          <w:color w:val="002060"/>
          <w:sz w:val="56"/>
          <w:szCs w:val="56"/>
        </w:rPr>
        <w:t xml:space="preserve">hotoreceptor </w:t>
      </w:r>
      <w:r w:rsidR="005C0769">
        <w:rPr>
          <w:rFonts w:ascii="Times New Roman" w:eastAsia="Times New Roman" w:hAnsi="Times New Roman" w:cs="Times New Roman"/>
          <w:color w:val="002060"/>
          <w:sz w:val="56"/>
          <w:szCs w:val="56"/>
        </w:rPr>
        <w:t>C</w:t>
      </w:r>
      <w:r w:rsidRPr="00976834">
        <w:rPr>
          <w:rFonts w:ascii="Times New Roman" w:eastAsia="Times New Roman" w:hAnsi="Times New Roman" w:cs="Times New Roman"/>
          <w:color w:val="002060"/>
          <w:sz w:val="56"/>
          <w:szCs w:val="56"/>
        </w:rPr>
        <w:t>ells</w:t>
      </w:r>
    </w:p>
    <w:p w14:paraId="6D451012" w14:textId="790BBC5B" w:rsidR="002251FA" w:rsidRPr="006E7E3A" w:rsidRDefault="002251FA" w:rsidP="006A58EC">
      <w:pPr>
        <w:spacing w:line="360" w:lineRule="auto"/>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093E075B"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gene-tree </w:t>
      </w:r>
      <w:r w:rsidR="00D81929" w:rsidRPr="00A64736">
        <w:rPr>
          <w:rFonts w:ascii="Times New Roman" w:eastAsia="Times New Roman" w:hAnsi="Times New Roman" w:cs="Times New Roman"/>
          <w:sz w:val="24"/>
          <w:szCs w:val="24"/>
        </w:rPr>
        <w:t xml:space="preserve">to </w:t>
      </w:r>
      <w:r w:rsidRPr="00A64736">
        <w:rPr>
          <w:rFonts w:ascii="Times New Roman" w:eastAsia="Times New Roman" w:hAnsi="Times New Roman" w:cs="Times New Roman"/>
          <w:sz w:val="24"/>
          <w:szCs w:val="24"/>
        </w:rPr>
        <w:t xml:space="preserve">species-tree reconciliation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across animals and compared their </w:t>
      </w:r>
      <w:r w:rsidR="00B64FC3">
        <w:rPr>
          <w:rFonts w:ascii="Times New Roman" w:eastAsia="Times New Roman" w:hAnsi="Times New Roman" w:cs="Times New Roman"/>
          <w:sz w:val="24"/>
          <w:szCs w:val="24"/>
        </w:rPr>
        <w:t>regulatory genes toolkits</w:t>
      </w:r>
      <w:r w:rsidRPr="00A64736">
        <w:rPr>
          <w:rFonts w:ascii="Times New Roman" w:eastAsia="Times New Roman" w:hAnsi="Times New Roman" w:cs="Times New Roman"/>
          <w:sz w:val="24"/>
          <w:szCs w:val="24"/>
        </w:rPr>
        <w:t>.</w:t>
      </w:r>
    </w:p>
    <w:p w14:paraId="0B6A3DF5" w14:textId="2AA8601A" w:rsidR="00D57823" w:rsidRPr="00086D70" w:rsidRDefault="008F0F65"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phototransduction gene families ar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Moreover, w</w:t>
      </w:r>
      <w:r w:rsidR="00795961">
        <w:rPr>
          <w:rFonts w:ascii="Times New Roman" w:eastAsia="Times New Roman" w:hAnsi="Times New Roman" w:cs="Times New Roman"/>
          <w:sz w:val="24"/>
          <w:szCs w:val="24"/>
        </w:rPr>
        <w:t xml:space="preserve">e identified putative photoreceptor cells in non-bilaterians </w:t>
      </w:r>
      <w:r w:rsidR="00C05A72">
        <w:rPr>
          <w:rFonts w:ascii="Times New Roman" w:eastAsia="Times New Roman" w:hAnsi="Times New Roman" w:cs="Times New Roman"/>
          <w:sz w:val="24"/>
          <w:szCs w:val="24"/>
        </w:rPr>
        <w:t>expressing</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D36E53" w:rsidRPr="00A64736">
        <w:rPr>
          <w:rFonts w:ascii="Times New Roman" w:eastAsia="Times New Roman" w:hAnsi="Times New Roman" w:cs="Times New Roman"/>
          <w:sz w:val="24"/>
          <w:szCs w:val="24"/>
        </w:rPr>
        <w:t xml:space="preserve">we found that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xml:space="preserve">, with the most predominant families including </w:t>
      </w:r>
      <w:proofErr w:type="spellStart"/>
      <w:r w:rsidR="00F665EA" w:rsidRPr="00A64736">
        <w:rPr>
          <w:rFonts w:ascii="Times New Roman" w:eastAsia="Times New Roman" w:hAnsi="Times New Roman" w:cs="Times New Roman"/>
          <w:sz w:val="24"/>
          <w:szCs w:val="24"/>
        </w:rPr>
        <w:t>bZIP</w:t>
      </w:r>
      <w:proofErr w:type="spellEnd"/>
      <w:r w:rsidR="00F665EA" w:rsidRPr="00A64736">
        <w:rPr>
          <w:rFonts w:ascii="Times New Roman" w:eastAsia="Times New Roman" w:hAnsi="Times New Roman" w:cs="Times New Roman"/>
          <w:sz w:val="24"/>
          <w:szCs w:val="24"/>
        </w:rPr>
        <w:t xml:space="preserve"> TF, </w:t>
      </w:r>
      <w:proofErr w:type="spellStart"/>
      <w:r w:rsidR="00F665EA" w:rsidRPr="00A64736">
        <w:rPr>
          <w:rFonts w:ascii="Times New Roman" w:eastAsia="Times New Roman" w:hAnsi="Times New Roman" w:cs="Times New Roman"/>
          <w:sz w:val="24"/>
          <w:szCs w:val="24"/>
        </w:rPr>
        <w:t>z</w:t>
      </w:r>
      <w:r w:rsidR="001F3648" w:rsidRPr="00A64736">
        <w:rPr>
          <w:rFonts w:ascii="Times New Roman" w:eastAsia="Times New Roman" w:hAnsi="Times New Roman" w:cs="Times New Roman"/>
          <w:sz w:val="24"/>
          <w:szCs w:val="24"/>
        </w:rPr>
        <w:t>f</w:t>
      </w:r>
      <w:proofErr w:type="spellEnd"/>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07877E40"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7777777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wo alternative phototransduction cascades have been described in detail.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like (</w:t>
      </w:r>
      <w:proofErr w:type="spellStart"/>
      <w:r w:rsidRPr="00086D70">
        <w:rPr>
          <w:rFonts w:ascii="Times New Roman" w:eastAsia="Times New Roman" w:hAnsi="Times New Roman" w:cs="Times New Roman"/>
          <w:sz w:val="24"/>
          <w:szCs w:val="24"/>
        </w:rPr>
        <w:t>trpl</w:t>
      </w:r>
      <w:proofErr w:type="spellEnd"/>
      <w:r w:rsidRPr="00086D70">
        <w:rPr>
          <w:rFonts w:ascii="Times New Roman" w:eastAsia="Times New Roman" w:hAnsi="Times New Roman" w:cs="Times New Roman"/>
          <w:sz w:val="24"/>
          <w:szCs w:val="24"/>
        </w:rPr>
        <w:t xml:space="preserve">) channels with consequent de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Text Box 2"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52E1055F"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DBEB34B">
                <wp:simplePos x="0" y="0"/>
                <wp:positionH relativeFrom="margin">
                  <wp:align>center</wp:align>
                </wp:positionH>
                <wp:positionV relativeFrom="paragraph">
                  <wp:posOffset>3810</wp:posOffset>
                </wp:positionV>
                <wp:extent cx="554400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Text Box 2" o:spid="_x0000_s1027" type="#_x0000_t202" style="position:absolute;left:0;text-align:left;margin-left:0;margin-top:.3pt;width:436.55pt;height:107.6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4F65AEFE"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study w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w:t>
      </w:r>
      <w:proofErr w:type="spellStart"/>
      <w:r w:rsidR="00EE64BF" w:rsidRPr="00EE64BF">
        <w:rPr>
          <w:rFonts w:ascii="Times New Roman" w:hAnsi="Times New Roman" w:cs="Times New Roman"/>
          <w:i w:val="0"/>
          <w:iCs w:val="0"/>
          <w:color w:val="auto"/>
          <w:sz w:val="20"/>
          <w:szCs w:val="20"/>
        </w:rPr>
        <w:t>UniProt</w:t>
      </w:r>
      <w:proofErr w:type="spellEnd"/>
      <w:r w:rsidR="00EE64BF" w:rsidRPr="00EE64BF">
        <w:rPr>
          <w:rFonts w:ascii="Times New Roman" w:hAnsi="Times New Roman" w:cs="Times New Roman"/>
          <w:i w:val="0"/>
          <w:iCs w:val="0"/>
          <w:color w:val="auto"/>
          <w:sz w:val="20"/>
          <w:szCs w:val="20"/>
        </w:rPr>
        <w: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A38F581" w:rsidR="00D57823" w:rsidRPr="004B7DD1" w:rsidRDefault="002B567E" w:rsidP="00CA041D">
      <w:pPr>
        <w:spacing w:line="360" w:lineRule="auto"/>
        <w:jc w:val="both"/>
        <w:rPr>
          <w:rFonts w:ascii="Times New Roman" w:eastAsia="Times New Roman" w:hAnsi="Times New Roman" w:cs="Times New Roman"/>
          <w:bCs/>
          <w:color w:val="002060"/>
          <w:sz w:val="28"/>
          <w:szCs w:val="28"/>
        </w:rPr>
      </w:pPr>
      <w:r w:rsidRPr="004B7DD1">
        <w:rPr>
          <w:rFonts w:ascii="Times New Roman" w:eastAsia="Times New Roman" w:hAnsi="Times New Roman" w:cs="Times New Roman"/>
          <w:bCs/>
          <w:color w:val="002060"/>
          <w:sz w:val="28"/>
          <w:szCs w:val="28"/>
        </w:rPr>
        <w:t xml:space="preserve">Extended gene families of phototransduction components are generally broadly distributed throughout </w:t>
      </w:r>
      <w:r w:rsidR="004729F6" w:rsidRPr="004B7DD1">
        <w:rPr>
          <w:rFonts w:ascii="Times New Roman" w:eastAsia="Times New Roman" w:hAnsi="Times New Roman" w:cs="Times New Roman"/>
          <w:bCs/>
          <w:color w:val="002060"/>
          <w:sz w:val="28"/>
          <w:szCs w:val="28"/>
        </w:rPr>
        <w:t>Eukarya.</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40C429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study the evolution of the phototransduction cascades, we first investigated the presence of each phototransduction component 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e focused on early-branching animals and sister groups to animals, but also included in our search a balanced sampling of all major eukaryotic groups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commentRangeStart w:id="1"/>
      <w:commentRangeStart w:id="2"/>
      <w:commentRangeEnd w:id="1"/>
      <w:r w:rsidRPr="00086D70">
        <w:rPr>
          <w:rFonts w:ascii="Times New Roman" w:hAnsi="Times New Roman" w:cs="Times New Roman"/>
          <w:sz w:val="24"/>
          <w:szCs w:val="24"/>
        </w:rPr>
        <w:commentReference w:id="1"/>
      </w:r>
      <w:commentRangeEnd w:id="2"/>
      <w:r w:rsidR="0017354F">
        <w:rPr>
          <w:rStyle w:val="CommentReference"/>
        </w:rPr>
        <w:commentReference w:id="2"/>
      </w:r>
      <w:r w:rsidR="00594523">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 We then constructed maximum likelihood phylogenetic trees and gene </w:t>
      </w:r>
      <w:proofErr w:type="gramStart"/>
      <w:r w:rsidRPr="00086D70">
        <w:rPr>
          <w:rFonts w:ascii="Times New Roman" w:eastAsia="Times New Roman" w:hAnsi="Times New Roman" w:cs="Times New Roman"/>
          <w:sz w:val="24"/>
          <w:szCs w:val="24"/>
        </w:rPr>
        <w:t>tree</w:t>
      </w:r>
      <w:proofErr w:type="gramEnd"/>
      <w:r w:rsidRPr="00086D70">
        <w:rPr>
          <w:rFonts w:ascii="Times New Roman" w:eastAsia="Times New Roman" w:hAnsi="Times New Roman" w:cs="Times New Roman"/>
          <w:sz w:val="24"/>
          <w:szCs w:val="24"/>
        </w:rPr>
        <w:t xml:space="preserv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 xml:space="preserve">performed both with ctenophore-first and sponge-first scenarios and comparison of total number of events (duplications and losses) revealed that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37E14D1E"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e focused on identifying the sub-group containing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that are known to function in the phototransduction cascades. </w:t>
      </w:r>
      <w:r w:rsidR="00B664E0">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Pr="00086D70">
        <w:rPr>
          <w:rFonts w:ascii="Times New Roman" w:eastAsia="Times New Roman" w:hAnsi="Times New Roman" w:cs="Times New Roman"/>
          <w:sz w:val="24"/>
          <w:szCs w:val="24"/>
        </w:rPr>
        <w:t>we expanded our definition of the group of interest to include a broader set of genes within an orthogroup of interest. We found that w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xml:space="preserve">), closely related sub-groups were present in the next related species, and when considering the extended gene </w:t>
      </w:r>
      <w:proofErr w:type="gramStart"/>
      <w:r w:rsidRPr="00086D70">
        <w:rPr>
          <w:rFonts w:ascii="Times New Roman" w:eastAsia="Times New Roman" w:hAnsi="Times New Roman" w:cs="Times New Roman"/>
          <w:sz w:val="24"/>
          <w:szCs w:val="24"/>
        </w:rPr>
        <w:t>family as a whole, the</w:t>
      </w:r>
      <w:proofErr w:type="gramEnd"/>
      <w:r w:rsidRPr="00086D70">
        <w:rPr>
          <w:rFonts w:ascii="Times New Roman" w:eastAsia="Times New Roman" w:hAnsi="Times New Roman" w:cs="Times New Roman"/>
          <w:sz w:val="24"/>
          <w:szCs w:val="24"/>
        </w:rPr>
        <w:t xml:space="preserv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0F14CF">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185C6A">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185C6A">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65B9D50D">
                <wp:simplePos x="0" y="0"/>
                <wp:positionH relativeFrom="margin">
                  <wp:align>center</wp:align>
                </wp:positionH>
                <wp:positionV relativeFrom="paragraph">
                  <wp:posOffset>3175</wp:posOffset>
                </wp:positionV>
                <wp:extent cx="5544000" cy="1500505"/>
                <wp:effectExtent l="0" t="0" r="0" b="4445"/>
                <wp:wrapTopAndBottom/>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500505"/>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6.55pt;height:118.15pt;z-index:251662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" stroked="f">
                <v:textbox>
                  <w:txbxContent/>
                </v:textbox>
                <w10:wrap type="topAndBottom"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664FB341"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sz w:val="24"/>
          <w:szCs w:val="24"/>
        </w:rPr>
        <w:t xml:space="preserve">Amongst the common components (Figure </w:t>
      </w:r>
      <w:r w:rsidR="00951473">
        <w:rPr>
          <w:rFonts w:ascii="Times New Roman" w:eastAsia="Times New Roman" w:hAnsi="Times New Roman" w:cs="Times New Roman"/>
          <w:sz w:val="24"/>
          <w:szCs w:val="24"/>
        </w:rPr>
        <w:t>3.</w:t>
      </w:r>
      <w:r w:rsidRPr="00B55E61">
        <w:rPr>
          <w:rFonts w:ascii="Times New Roman" w:eastAsia="Times New Roman" w:hAnsi="Times New Roman" w:cs="Times New Roman"/>
          <w:sz w:val="24"/>
          <w:szCs w:val="24"/>
        </w:rPr>
        <w:t>2A</w:t>
      </w:r>
      <w:r w:rsidRPr="00086D70">
        <w:rPr>
          <w:rFonts w:ascii="Times New Roman" w:eastAsia="Times New Roman" w:hAnsi="Times New Roman" w:cs="Times New Roman"/>
          <w:sz w:val="24"/>
          <w:szCs w:val="24"/>
        </w:rPr>
        <w:t>), the orthogroup of interest is present either strictly in animals (opsin</w:t>
      </w:r>
      <w:r w:rsidR="001F431A" w:rsidRPr="00086D70">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G gamma and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or within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G beta, calmodulin, GRK). However, if we consider the extended gene family, then G beta, calmodulin and GRK span all Eukarya,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is present up to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and only opsin and G gamma remain animal-specific. While for opsin this reflects the expected scenari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Pr="00086D70">
        <w:rPr>
          <w:rFonts w:ascii="Times New Roman" w:eastAsia="Times New Roman" w:hAnsi="Times New Roman" w:cs="Times New Roman"/>
          <w:sz w:val="24"/>
          <w:szCs w:val="24"/>
        </w:rPr>
        <w:t xml:space="preserve">) may have resulted in the exclusion of non-animal G gamma-types. Indeed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commentRangeStart w:id="3"/>
      <w:commentRangeStart w:id="4"/>
      <w:r w:rsidRPr="00086D70">
        <w:rPr>
          <w:rFonts w:ascii="Times New Roman" w:eastAsia="Times New Roman" w:hAnsi="Times New Roman" w:cs="Times New Roman"/>
          <w:sz w:val="24"/>
          <w:szCs w:val="24"/>
        </w:rPr>
        <w:t>G alpha</w:t>
      </w:r>
      <w:commentRangeEnd w:id="3"/>
      <w:r w:rsidRPr="00086D70">
        <w:rPr>
          <w:rFonts w:ascii="Times New Roman" w:hAnsi="Times New Roman" w:cs="Times New Roman"/>
          <w:sz w:val="24"/>
          <w:szCs w:val="24"/>
        </w:rPr>
        <w:commentReference w:id="3"/>
      </w:r>
      <w:commentRangeEnd w:id="4"/>
      <w:r w:rsidR="00B30284" w:rsidRPr="00086D70">
        <w:rPr>
          <w:rStyle w:val="CommentReference"/>
          <w:rFonts w:ascii="Times New Roman" w:hAnsi="Times New Roman" w:cs="Times New Roman"/>
          <w:sz w:val="24"/>
          <w:szCs w:val="24"/>
        </w:rPr>
        <w:commentReference w:id="4"/>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 fly rhabdomeric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 xml:space="preserve">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87531A">
        <w:rPr>
          <w:rFonts w:ascii="Times New Roman" w:eastAsia="Times New Roman" w:hAnsi="Times New Roman" w:cs="Times New Roman"/>
          <w:sz w:val="24"/>
          <w:szCs w:val="24"/>
        </w:rPr>
        <w:t xml:space="preserve">w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w:t>
      </w:r>
      <w:proofErr w:type="spellStart"/>
      <w:r w:rsidR="0087531A">
        <w:rPr>
          <w:rFonts w:ascii="Times New Roman" w:eastAsia="Times New Roman" w:hAnsi="Times New Roman" w:cs="Times New Roman"/>
          <w:sz w:val="24"/>
          <w:szCs w:val="24"/>
        </w:rPr>
        <w:t>Gs</w:t>
      </w:r>
      <w:proofErr w:type="spellEnd"/>
      <w:r w:rsidR="0087531A">
        <w:rPr>
          <w:rFonts w:ascii="Times New Roman" w:eastAsia="Times New Roman" w:hAnsi="Times New Roman" w:cs="Times New Roman"/>
          <w:sz w:val="24"/>
          <w:szCs w:val="24"/>
        </w:rPr>
        <w:t xml:space="preserve"> (see </w:t>
      </w:r>
      <w:r w:rsidR="00C311AB">
        <w:rPr>
          <w:rFonts w:ascii="Times New Roman" w:eastAsia="Times New Roman" w:hAnsi="Times New Roman" w:cs="Times New Roman"/>
          <w:sz w:val="24"/>
          <w:szCs w:val="24"/>
          <w:highlight w:val="yellow"/>
        </w:rPr>
        <w:t>s</w:t>
      </w:r>
      <w:r w:rsidR="0087531A" w:rsidRPr="003072B3">
        <w:rPr>
          <w:rFonts w:ascii="Times New Roman" w:eastAsia="Times New Roman" w:hAnsi="Times New Roman" w:cs="Times New Roman"/>
          <w:sz w:val="24"/>
          <w:szCs w:val="24"/>
          <w:highlight w:val="yellow"/>
        </w:rPr>
        <w:t>upplementary</w:t>
      </w:r>
      <w:r w:rsidR="00D51D04">
        <w:rPr>
          <w:rFonts w:ascii="Times New Roman" w:eastAsia="Times New Roman" w:hAnsi="Times New Roman" w:cs="Times New Roman"/>
          <w:sz w:val="24"/>
          <w:szCs w:val="24"/>
          <w:highlight w:val="yellow"/>
        </w:rPr>
        <w:t xml:space="preserve"> reconciliation</w:t>
      </w:r>
      <w:r w:rsidR="0087531A" w:rsidRPr="003072B3">
        <w:rPr>
          <w:rFonts w:ascii="Times New Roman" w:eastAsia="Times New Roman" w:hAnsi="Times New Roman" w:cs="Times New Roman"/>
          <w:sz w:val="24"/>
          <w:szCs w:val="24"/>
          <w:highlight w:val="yellow"/>
        </w:rPr>
        <w:t xml:space="preserve"> </w:t>
      </w:r>
      <w:r w:rsidR="00C311AB" w:rsidRPr="00C311AB">
        <w:rPr>
          <w:rFonts w:ascii="Times New Roman" w:eastAsia="Times New Roman" w:hAnsi="Times New Roman" w:cs="Times New Roman"/>
          <w:sz w:val="24"/>
          <w:szCs w:val="24"/>
          <w:highlight w:val="yellow"/>
        </w:rPr>
        <w:t xml:space="preserve">files </w:t>
      </w:r>
      <w:r w:rsidR="00D51D04">
        <w:rPr>
          <w:rFonts w:ascii="Times New Roman" w:eastAsia="Times New Roman" w:hAnsi="Times New Roman" w:cs="Times New Roman"/>
          <w:sz w:val="24"/>
          <w:szCs w:val="24"/>
          <w:highlight w:val="yellow"/>
        </w:rPr>
        <w:t>o</w:t>
      </w:r>
      <w:r w:rsidR="00C311AB" w:rsidRPr="00C311AB">
        <w:rPr>
          <w:rFonts w:ascii="Times New Roman" w:eastAsia="Times New Roman" w:hAnsi="Times New Roman" w:cs="Times New Roman"/>
          <w:sz w:val="24"/>
          <w:szCs w:val="24"/>
          <w:highlight w:val="yellow"/>
        </w:rPr>
        <w:t>n GitHub</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5BDF4D7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proofErr w:type="spellStart"/>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olozoa</w:t>
      </w:r>
      <w:proofErr w:type="spellEnd"/>
      <w:r w:rsidRPr="00086D70">
        <w:rPr>
          <w:rFonts w:ascii="Times New Roman" w:eastAsia="Times New Roman" w:hAnsi="Times New Roman" w:cs="Times New Roman"/>
          <w:sz w:val="24"/>
          <w:szCs w:val="24"/>
        </w:rPr>
        <w:t xml:space="preserve">, while only NCKX, a sodium-calcium-potassium exchanger involved in numerous other pathway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w:t>
      </w:r>
      <w:proofErr w:type="gramStart"/>
      <w:r w:rsidRPr="00086D70">
        <w:rPr>
          <w:rFonts w:ascii="Times New Roman" w:eastAsia="Times New Roman" w:hAnsi="Times New Roman" w:cs="Times New Roman"/>
          <w:sz w:val="24"/>
          <w:szCs w:val="24"/>
        </w:rPr>
        <w:t>more or less distributed</w:t>
      </w:r>
      <w:proofErr w:type="gramEnd"/>
      <w:r w:rsidRPr="00086D70">
        <w:rPr>
          <w:rFonts w:ascii="Times New Roman" w:eastAsia="Times New Roman" w:hAnsi="Times New Roman" w:cs="Times New Roman"/>
          <w:sz w:val="24"/>
          <w:szCs w:val="24"/>
        </w:rPr>
        <w:t xml:space="preserve"> in all or most phyla, the ciliary components often have a patchy presence also within animals, with vertebrates being the only group that contains all the gene families. This indicates that some of the components of the ciliary pathway we used as 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4B7DD1" w:rsidRDefault="002B567E" w:rsidP="00CA041D">
      <w:pPr>
        <w:spacing w:line="360" w:lineRule="auto"/>
        <w:jc w:val="both"/>
        <w:rPr>
          <w:rFonts w:ascii="Times New Roman" w:eastAsia="Times New Roman" w:hAnsi="Times New Roman" w:cs="Times New Roman"/>
          <w:bCs/>
          <w:color w:val="002060"/>
          <w:sz w:val="28"/>
          <w:szCs w:val="28"/>
        </w:rPr>
      </w:pPr>
      <w:r w:rsidRPr="004B7DD1">
        <w:rPr>
          <w:rFonts w:ascii="Times New Roman" w:eastAsia="Times New Roman" w:hAnsi="Times New Roman" w:cs="Times New Roman"/>
          <w:bCs/>
          <w:color w:val="002060"/>
          <w:sz w:val="28"/>
          <w:szCs w:val="28"/>
        </w:rPr>
        <w:t xml:space="preserve">Patterns of major duplication, speciation and loss events clarify gene family </w:t>
      </w:r>
      <w:r w:rsidR="004729F6" w:rsidRPr="004B7DD1">
        <w:rPr>
          <w:rFonts w:ascii="Times New Roman" w:eastAsia="Times New Roman" w:hAnsi="Times New Roman" w:cs="Times New Roman"/>
          <w:bCs/>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0CA0C8D" w:rsidR="00D57823" w:rsidRDefault="002B567E" w:rsidP="00CA041D">
      <w:pPr>
        <w:spacing w:line="360" w:lineRule="auto"/>
        <w:jc w:val="both"/>
        <w:rPr>
          <w:rFonts w:ascii="Times New Roman" w:eastAsia="Times New Roman" w:hAnsi="Times New Roman" w:cs="Times New Roman"/>
          <w:sz w:val="24"/>
          <w:szCs w:val="24"/>
          <w:shd w:val="clear" w:color="auto" w:fill="FFD966"/>
        </w:rPr>
      </w:pPr>
      <w:r w:rsidRPr="00086D70">
        <w:rPr>
          <w:rFonts w:ascii="Times New Roman" w:eastAsia="Times New Roman" w:hAnsi="Times New Roman" w:cs="Times New Roman"/>
          <w:sz w:val="24"/>
          <w:szCs w:val="24"/>
        </w:rPr>
        <w:t>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Here, we discuss the key findings for a few gene families of particular interest</w:t>
      </w:r>
      <w:r w:rsidR="00847D53">
        <w:rPr>
          <w:rFonts w:ascii="Times New Roman" w:eastAsia="Times New Roman" w:hAnsi="Times New Roman" w:cs="Times New Roman"/>
          <w:sz w:val="24"/>
          <w:szCs w:val="24"/>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 xml:space="preserve">GPCR Kinases: an ancient family that expands in </w:t>
      </w:r>
      <w:proofErr w:type="gramStart"/>
      <w:r w:rsidRPr="00086D70">
        <w:rPr>
          <w:rFonts w:ascii="Times New Roman" w:eastAsia="Times New Roman" w:hAnsi="Times New Roman" w:cs="Times New Roman"/>
          <w:b/>
          <w:sz w:val="24"/>
          <w:szCs w:val="24"/>
        </w:rPr>
        <w:t>Metazoa</w:t>
      </w:r>
      <w:proofErr w:type="gramEnd"/>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463C30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one that is involved in phototransduction shut-off is Gprk1, which is more closely related to GRK 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4CDDE93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With our much broader set of eukaryotic lineages examined, our focus on early-branching animals and sister groups of animals, and our gene tree to species tree reconciliation, we were able to expand our knowledge of the evolution of the GRK family adding further details compared t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00AD2D70">
        <w:rPr>
          <w:rFonts w:ascii="Times New Roman" w:eastAsia="Times New Roman" w:hAnsi="Times New Roman" w:cs="Times New Roman"/>
          <w:sz w:val="24"/>
          <w:szCs w:val="24"/>
        </w:rPr>
        <w:t>see</w:t>
      </w:r>
      <w:r w:rsidR="00B74EC1">
        <w:rPr>
          <w:rFonts w:ascii="Times New Roman" w:eastAsia="Times New Roman" w:hAnsi="Times New Roman" w:cs="Times New Roman"/>
          <w:sz w:val="24"/>
          <w:szCs w:val="24"/>
        </w:rPr>
        <w:t xml:space="preserve"> </w:t>
      </w:r>
      <w:r w:rsidR="00B74EC1" w:rsidRPr="0025313F">
        <w:rPr>
          <w:rFonts w:ascii="Times New Roman" w:eastAsia="Times New Roman" w:hAnsi="Times New Roman" w:cs="Times New Roman"/>
          <w:sz w:val="24"/>
          <w:szCs w:val="24"/>
          <w:highlight w:val="yellow"/>
        </w:rPr>
        <w:t>supplementary files with the full</w:t>
      </w:r>
      <w:r w:rsidR="0025313F" w:rsidRPr="0025313F">
        <w:rPr>
          <w:rFonts w:ascii="Times New Roman" w:eastAsia="Times New Roman" w:hAnsi="Times New Roman" w:cs="Times New Roman"/>
          <w:sz w:val="24"/>
          <w:szCs w:val="24"/>
          <w:highlight w:val="yellow"/>
        </w:rPr>
        <w:t xml:space="preserve"> reconciliation for GRK on GitHub</w:t>
      </w:r>
      <w:r w:rsidRPr="00086D70">
        <w:rPr>
          <w:rFonts w:ascii="Times New Roman" w:eastAsia="Times New Roman" w:hAnsi="Times New Roman" w:cs="Times New Roman"/>
          <w:sz w:val="24"/>
          <w:szCs w:val="24"/>
        </w:rPr>
        <w:t xml:space="preserve">). Th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009D2CE5" w:rsidRPr="00A92F17">
        <w:rPr>
          <w:rFonts w:ascii="Times New Roman" w:eastAsia="Times New Roman" w:hAnsi="Times New Roman" w:cs="Times New Roman"/>
          <w:sz w:val="24"/>
          <w:szCs w:val="24"/>
          <w:highlight w:val="yellow"/>
        </w:rPr>
        <w:t xml:space="preserve">see </w:t>
      </w:r>
      <w:r w:rsidR="00A92F17" w:rsidRPr="00A92F17">
        <w:rPr>
          <w:rFonts w:ascii="Times New Roman" w:eastAsia="Times New Roman" w:hAnsi="Times New Roman" w:cs="Times New Roman"/>
          <w:sz w:val="24"/>
          <w:szCs w:val="24"/>
          <w:highlight w:val="yellow"/>
        </w:rPr>
        <w:t>supplementary reconciliation files</w:t>
      </w:r>
      <w:r w:rsidR="00A92F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609C0483" w:rsidR="00143DA2" w:rsidRDefault="00BD1FDE" w:rsidP="00CA041D">
      <w:pPr>
        <w:spacing w:line="360" w:lineRule="auto"/>
        <w:jc w:val="both"/>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9504" behindDoc="0" locked="0" layoutInCell="1" allowOverlap="1" wp14:anchorId="6C8988D1" wp14:editId="78BF4B23">
                <wp:simplePos x="0" y="0"/>
                <wp:positionH relativeFrom="margin">
                  <wp:posOffset>3782</wp:posOffset>
                </wp:positionH>
                <wp:positionV relativeFrom="paragraph">
                  <wp:posOffset>7228674</wp:posOffset>
                </wp:positionV>
                <wp:extent cx="5399405" cy="1653402"/>
                <wp:effectExtent l="0" t="0" r="0" b="444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53402"/>
                        </a:xfrm>
                        <a:prstGeom prst="rect">
                          <a:avLst/>
                        </a:prstGeom>
                        <a:solidFill>
                          <a:prstClr val="white"/>
                        </a:solidFill>
                        <a:ln>
                          <a:noFill/>
                        </a:ln>
                      </wps:spPr>
                      <wps:txbx id="4">
                        <w:txbxContent>
                          <w:p w14:paraId="5D1207AA" w14:textId="37042294" w:rsidR="002C67DA" w:rsidRPr="002C67DA" w:rsidRDefault="002C67DA" w:rsidP="008446B3">
                            <w:pPr>
                              <w:spacing w:before="100" w:after="100"/>
                              <w:ind w:right="-3"/>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3pt;margin-top:569.2pt;width:425.15pt;height:130.2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" stroked="f">
                <v:textbox style="mso-next-textbox:#_x0000_s1032" inset="0,0,0,0">
                  <w:txbxContent>
                    <w:p w14:paraId="5D1207AA" w14:textId="37042294" w:rsidR="002C67DA" w:rsidRPr="002C67DA" w:rsidRDefault="002C67DA" w:rsidP="008446B3">
                      <w:pPr>
                        <w:spacing w:before="100" w:after="100"/>
                        <w:ind w:right="-3"/>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D7925">
        <w:rPr>
          <w:rFonts w:ascii="Times New Roman" w:eastAsia="Times New Roman" w:hAnsi="Times New Roman" w:cs="Times New Roman"/>
          <w:b/>
          <w:noProof/>
          <w:sz w:val="24"/>
          <w:szCs w:val="24"/>
        </w:rPr>
        <w:drawing>
          <wp:anchor distT="0" distB="0" distL="114300" distR="114300" simplePos="0" relativeHeight="251668480" behindDoc="0" locked="0" layoutInCell="1" allowOverlap="1" wp14:anchorId="20FA594C" wp14:editId="0E549AFF">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b/>
          <w:sz w:val="24"/>
          <w:szCs w:val="24"/>
        </w:rPr>
        <w:t xml:space="preserve"> </w:t>
      </w:r>
    </w:p>
    <w:p w14:paraId="211565F1" w14:textId="2828DF2E" w:rsidR="009707FD" w:rsidRDefault="001A5241" w:rsidP="00CA041D">
      <w:pPr>
        <w:spacing w:line="360" w:lineRule="auto"/>
        <w:jc w:val="both"/>
        <w:rPr>
          <w:rFonts w:ascii="Times New Roman" w:eastAsia="Times New Roman" w:hAnsi="Times New Roman" w:cs="Times New Roman"/>
          <w:b/>
          <w:sz w:val="24"/>
          <w:szCs w:val="24"/>
        </w:rPr>
      </w:pPr>
      <w:r w:rsidRPr="00D41931">
        <w:rPr>
          <w:rFonts w:ascii="Times New Roman" w:eastAsia="Times New Roman" w:hAnsi="Times New Roman" w:cs="Times New Roman"/>
          <w:b/>
          <w:noProof/>
          <w:sz w:val="24"/>
          <w:szCs w:val="24"/>
        </w:rPr>
        <w:lastRenderedPageBreak/>
        <mc:AlternateContent>
          <mc:Choice Requires="wps">
            <w:drawing>
              <wp:anchor distT="0" distB="0" distL="114300" distR="114300" simplePos="0" relativeHeight="251693056" behindDoc="0" locked="0" layoutInCell="1" allowOverlap="1" wp14:anchorId="71AEA9C2" wp14:editId="2FBAD966">
                <wp:simplePos x="0" y="0"/>
                <wp:positionH relativeFrom="margin">
                  <wp:align>center</wp:align>
                </wp:positionH>
                <wp:positionV relativeFrom="paragraph">
                  <wp:posOffset>0</wp:posOffset>
                </wp:positionV>
                <wp:extent cx="5543550" cy="1287780"/>
                <wp:effectExtent l="0" t="0" r="0" b="7620"/>
                <wp:wrapTopAndBottom/>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1288112"/>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AEA9C2" id="_x0000_s1032" type="#_x0000_t202" style="position:absolute;left:0;text-align:left;margin-left:0;margin-top:0;width:436.5pt;height:101.4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" stroked="f">
                <v:textbox>
                  <w:txbxContent/>
                </v:textbox>
                <w10:wrap type="topAndBottom" anchorx="margin"/>
              </v:shape>
            </w:pict>
          </mc:Fallback>
        </mc:AlternateContent>
      </w: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1D6876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looked into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proofErr w:type="spellStart"/>
      <w:r w:rsidRPr="00086D70">
        <w:rPr>
          <w:rFonts w:ascii="Times New Roman" w:eastAsia="Times New Roman" w:hAnsi="Times New Roman" w:cs="Times New Roman"/>
          <w:i/>
          <w:sz w:val="24"/>
          <w:szCs w:val="24"/>
        </w:rPr>
        <w:t>Ephydati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fluviatilis</w:t>
      </w:r>
      <w:proofErr w:type="spellEnd"/>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7A9227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the PLC beta used in phototransduction, encoded by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plus two other PLCs: PLC21C and small wing (</w:t>
      </w:r>
      <w:proofErr w:type="spellStart"/>
      <w:r w:rsidRPr="00086D70">
        <w:rPr>
          <w:rFonts w:ascii="Times New Roman" w:eastAsia="Times New Roman" w:hAnsi="Times New Roman" w:cs="Times New Roman"/>
          <w:sz w:val="24"/>
          <w:szCs w:val="24"/>
        </w:rPr>
        <w:t>sl</w:t>
      </w:r>
      <w:proofErr w:type="spellEnd"/>
      <w:r w:rsidRPr="00086D70">
        <w:rPr>
          <w:rFonts w:ascii="Times New Roman" w:eastAsia="Times New Roman" w:hAnsi="Times New Roman" w:cs="Times New Roman"/>
          <w:sz w:val="24"/>
          <w:szCs w:val="24"/>
        </w:rPr>
        <w:t xml:space="preserve">). Gene tree to species tree reconciliation revealed that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arises from a duplication at the base of </w:t>
      </w:r>
      <w:proofErr w:type="spellStart"/>
      <w:r w:rsidRPr="00086D70">
        <w:rPr>
          <w:rFonts w:ascii="Times New Roman" w:eastAsia="Times New Roman" w:hAnsi="Times New Roman" w:cs="Times New Roman"/>
          <w:sz w:val="24"/>
          <w:szCs w:val="24"/>
        </w:rPr>
        <w:t>Cnidaria+Bilateria</w:t>
      </w:r>
      <w:proofErr w:type="spellEnd"/>
      <w:r w:rsidRPr="00086D70">
        <w:rPr>
          <w:rFonts w:ascii="Times New Roman" w:eastAsia="Times New Roman" w:hAnsi="Times New Roman" w:cs="Times New Roman"/>
          <w:sz w:val="24"/>
          <w:szCs w:val="24"/>
        </w:rPr>
        <w:t xml:space="preserve"> and that from the same duplication arises Human PLCbeta4 </w:t>
      </w:r>
      <w:r w:rsidR="00F2129D" w:rsidRPr="00086D70">
        <w:rPr>
          <w:rFonts w:ascii="Times New Roman" w:eastAsia="Times New Roman" w:hAnsi="Times New Roman" w:cs="Times New Roman"/>
          <w:sz w:val="24"/>
          <w:szCs w:val="24"/>
        </w:rPr>
        <w:t>(</w:t>
      </w:r>
      <w:r w:rsidR="00F2129D">
        <w:rPr>
          <w:rFonts w:ascii="Times New Roman" w:eastAsia="Times New Roman" w:hAnsi="Times New Roman" w:cs="Times New Roman"/>
          <w:sz w:val="24"/>
          <w:szCs w:val="24"/>
        </w:rPr>
        <w:t xml:space="preserve">see </w:t>
      </w:r>
      <w:r w:rsidR="00F2129D" w:rsidRPr="0025313F">
        <w:rPr>
          <w:rFonts w:ascii="Times New Roman" w:eastAsia="Times New Roman" w:hAnsi="Times New Roman" w:cs="Times New Roman"/>
          <w:sz w:val="24"/>
          <w:szCs w:val="24"/>
          <w:highlight w:val="yellow"/>
        </w:rPr>
        <w:t xml:space="preserve">supplementary files with the full reconciliation for </w:t>
      </w:r>
      <w:r w:rsidR="00F2129D">
        <w:rPr>
          <w:rFonts w:ascii="Times New Roman" w:eastAsia="Times New Roman" w:hAnsi="Times New Roman" w:cs="Times New Roman"/>
          <w:sz w:val="24"/>
          <w:szCs w:val="24"/>
          <w:highlight w:val="yellow"/>
        </w:rPr>
        <w:t>PLC</w:t>
      </w:r>
      <w:r w:rsidR="00F2129D" w:rsidRPr="0025313F">
        <w:rPr>
          <w:rFonts w:ascii="Times New Roman" w:eastAsia="Times New Roman" w:hAnsi="Times New Roman" w:cs="Times New Roman"/>
          <w:sz w:val="24"/>
          <w:szCs w:val="24"/>
          <w:highlight w:val="yellow"/>
        </w:rPr>
        <w:t xml:space="preserve"> on GitHub</w:t>
      </w:r>
      <w:r w:rsidR="00F2129D"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271F56" w:rsidRPr="00086D70">
        <w:rPr>
          <w:rFonts w:ascii="Times New Roman" w:eastAsia="Times New Roman" w:hAnsi="Times New Roman" w:cs="Times New Roman"/>
          <w:sz w:val="24"/>
          <w:szCs w:val="24"/>
        </w:rPr>
        <w:t>Instead,</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PLC21C is more related to Human PLCbeta1/2/3, and their lineage originates with a duplication at the base of Metazoa. A prior duplication at the </w:t>
      </w:r>
      <w:r w:rsidRPr="00086D70">
        <w:rPr>
          <w:rFonts w:ascii="Times New Roman" w:eastAsia="Times New Roman" w:hAnsi="Times New Roman" w:cs="Times New Roman"/>
          <w:sz w:val="24"/>
          <w:szCs w:val="24"/>
        </w:rPr>
        <w:lastRenderedPageBreak/>
        <w:t xml:space="preserve">same species node is the one that separates the PLC21C + PLCbeta1/2/3 on the one hand from th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w:t>
      </w:r>
      <w:r w:rsidR="00F2129D">
        <w:rPr>
          <w:rFonts w:ascii="Times New Roman" w:eastAsia="Times New Roman" w:hAnsi="Times New Roman" w:cs="Times New Roman"/>
          <w:sz w:val="24"/>
          <w:szCs w:val="24"/>
        </w:rPr>
        <w:t xml:space="preserve"> </w:t>
      </w:r>
      <w:r w:rsidR="00F2129D" w:rsidRPr="00086D70">
        <w:rPr>
          <w:rFonts w:ascii="Times New Roman" w:eastAsia="Times New Roman" w:hAnsi="Times New Roman" w:cs="Times New Roman"/>
          <w:sz w:val="24"/>
          <w:szCs w:val="24"/>
        </w:rPr>
        <w:t>(</w:t>
      </w:r>
      <w:r w:rsidR="00F2129D" w:rsidRPr="00A92F17">
        <w:rPr>
          <w:rFonts w:ascii="Times New Roman" w:eastAsia="Times New Roman" w:hAnsi="Times New Roman" w:cs="Times New Roman"/>
          <w:sz w:val="24"/>
          <w:szCs w:val="24"/>
          <w:highlight w:val="yellow"/>
        </w:rPr>
        <w:t>see supplementary reconciliation files</w:t>
      </w:r>
      <w:r w:rsidR="00F2129D">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rigin of the PLC beta lineage is from a duplication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here its direct paralog lineage is the PLC epsilons (Figure </w:t>
      </w:r>
      <w:r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Pr="00DA09C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commentRangeStart w:id="5"/>
      <w:r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w:t>
      </w:r>
      <w:commentRangeEnd w:id="5"/>
      <w:r w:rsidRPr="00086D70">
        <w:rPr>
          <w:rFonts w:ascii="Times New Roman" w:hAnsi="Times New Roman" w:cs="Times New Roman"/>
          <w:sz w:val="24"/>
          <w:szCs w:val="24"/>
        </w:rPr>
        <w:commentReference w:id="5"/>
      </w:r>
      <w:r w:rsidRPr="00086D70">
        <w:rPr>
          <w:rFonts w:ascii="Times New Roman" w:eastAsia="Times New Roman" w:hAnsi="Times New Roman" w:cs="Times New Roman"/>
          <w:sz w:val="24"/>
          <w:szCs w:val="24"/>
        </w:rPr>
        <w:t xml:space="preserve">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here we show that its closest relative seems to be epsilon. Our data shows that PLC beta/epsilon/gamma are more related to each other than to the other PLCs including PLC delta (Figure </w:t>
      </w:r>
      <w:r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Pr="00D87018">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This clarification can be crucial, especially when trying to identify possible candidate genes involved in a putative rhabdomeric-like phototransduction pathway in non-model organisms such as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Tracing backwards the lineage of PLC beta/epsilon/gamma, uncovers that it originates from a duplication at the base of Eukaryote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341125B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of Ca2+ ions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During phototransduction the drop of cyclic GMP, caused by its hydrolysis by phosphodiesterase (PDE), induces the closure of CNG channels which in turn causes the </w:t>
      </w:r>
      <w:r w:rsidRPr="00086D70">
        <w:rPr>
          <w:rFonts w:ascii="Times New Roman" w:eastAsia="Times New Roman" w:hAnsi="Times New Roman" w:cs="Times New Roman"/>
          <w:sz w:val="24"/>
          <w:szCs w:val="24"/>
        </w:rPr>
        <w:lastRenderedPageBreak/>
        <w:t>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4848BC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phylogenetic analysis and gene tree to species tree reconciliation of the CNG family revealed that the alpha and beta gene lineages derive from a gene duplication at the split between choanoflagellates and animals (Figure </w:t>
      </w:r>
      <w:r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Pr="00744875">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This remains constant whether the species tree used for reconciliation is ctenophore-first or sponge-first. Although it was already hypothesised that this gene duplication was ancient (Lamb 2020), it had not yet been clarified when it had occurred precisely.</w:t>
      </w:r>
    </w:p>
    <w:p w14:paraId="0B6A3E2B" w14:textId="1AB4388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ccording to our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w:t>
      </w:r>
    </w:p>
    <w:p w14:paraId="0B6A3E2E" w14:textId="3D658022" w:rsidR="00D57823" w:rsidRDefault="002B567E" w:rsidP="00B01CA6">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0B6E7D62" w14:textId="77777777" w:rsidR="001B3F12" w:rsidRPr="00086D70" w:rsidRDefault="001B3F12" w:rsidP="00B01CA6">
      <w:pPr>
        <w:spacing w:line="360" w:lineRule="auto"/>
        <w:jc w:val="both"/>
        <w:rPr>
          <w:rFonts w:ascii="Times New Roman" w:eastAsia="Times New Roman" w:hAnsi="Times New Roman" w:cs="Times New Roman"/>
          <w:sz w:val="24"/>
          <w:szCs w:val="24"/>
        </w:rPr>
      </w:pPr>
    </w:p>
    <w:p w14:paraId="3443F731" w14:textId="355B78C0" w:rsidR="00A07D5B" w:rsidRPr="004B7DD1" w:rsidRDefault="002B567E" w:rsidP="00A07D5B">
      <w:pPr>
        <w:spacing w:before="240" w:after="240" w:line="360" w:lineRule="auto"/>
        <w:jc w:val="both"/>
        <w:rPr>
          <w:rFonts w:ascii="Times New Roman" w:eastAsia="Times New Roman" w:hAnsi="Times New Roman" w:cs="Times New Roman"/>
          <w:bCs/>
          <w:sz w:val="24"/>
          <w:szCs w:val="24"/>
        </w:rPr>
      </w:pPr>
      <w:r w:rsidRPr="004B7DD1">
        <w:rPr>
          <w:rFonts w:ascii="Times New Roman" w:eastAsia="Times New Roman" w:hAnsi="Times New Roman" w:cs="Times New Roman"/>
          <w:bCs/>
          <w:color w:val="002060"/>
          <w:sz w:val="28"/>
          <w:szCs w:val="28"/>
        </w:rPr>
        <w:t>Identification of putative photoreceptor cells throughout animals</w:t>
      </w:r>
      <w:r w:rsidR="00A07D5B" w:rsidRPr="004B7DD1">
        <w:rPr>
          <w:rFonts w:ascii="Times New Roman" w:eastAsia="Times New Roman" w:hAnsi="Times New Roman" w:cs="Times New Roman"/>
          <w:bCs/>
          <w:color w:val="002060"/>
          <w:sz w:val="28"/>
          <w:szCs w:val="28"/>
        </w:rPr>
        <w:t>.</w:t>
      </w:r>
    </w:p>
    <w:p w14:paraId="0B6A3E30" w14:textId="3E328C7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5F5D2A9E" w:rsidR="00E235B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w:t>
      </w:r>
      <w:proofErr w:type="gramStart"/>
      <w:r w:rsidRPr="00086D70">
        <w:rPr>
          <w:rFonts w:ascii="Times New Roman" w:eastAsia="Times New Roman" w:hAnsi="Times New Roman" w:cs="Times New Roman"/>
          <w:sz w:val="24"/>
          <w:szCs w:val="24"/>
        </w:rPr>
        <w:t>candidate</w:t>
      </w:r>
      <w:proofErr w:type="gramEnd"/>
      <w:r w:rsidRPr="00086D70">
        <w:rPr>
          <w:rFonts w:ascii="Times New Roman" w:eastAsia="Times New Roman" w:hAnsi="Times New Roman" w:cs="Times New Roman"/>
          <w:sz w:val="24"/>
          <w:szCs w:val="24"/>
        </w:rPr>
        <w:t xml:space="preserv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as used as representative of rhabdomeric PRCs;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as representatives of ciliary PRC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were used as bridge species between protostomes and vertebrates. Finally, amongst non-bilaterians we investigated the cnidarian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comprehensive list of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sources and sample details for each species are in</w:t>
      </w:r>
      <w:r w:rsidR="00A82806">
        <w:rPr>
          <w:rFonts w:ascii="Times New Roman" w:eastAsia="Times New Roman" w:hAnsi="Times New Roman" w:cs="Times New Roman"/>
          <w:sz w:val="24"/>
          <w:szCs w:val="24"/>
        </w:rPr>
        <w:t xml:space="preserve"> Table 3.</w:t>
      </w:r>
      <w:commentRangeStart w:id="6"/>
      <w:r w:rsidR="00A82806">
        <w:rPr>
          <w:rFonts w:ascii="Times New Roman" w:eastAsia="Times New Roman" w:hAnsi="Times New Roman" w:cs="Times New Roman"/>
          <w:sz w:val="24"/>
          <w:szCs w:val="24"/>
        </w:rPr>
        <w:t>3</w:t>
      </w:r>
      <w:commentRangeEnd w:id="6"/>
      <w:r w:rsidR="0005352F">
        <w:rPr>
          <w:rStyle w:val="CommentReference"/>
        </w:rPr>
        <w:commentReference w:id="6"/>
      </w:r>
      <w:r w:rsidR="00A82806">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p>
    <w:p w14:paraId="0B6A3E32" w14:textId="74C2C4E5"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7"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8"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8"/>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sz w:val="24"/>
          <w:szCs w:val="24"/>
        </w:rPr>
        <w:t xml:space="preserve">While for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 and f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0CC895FA">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9"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20"/>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0E5AA3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urthermore, it has been proposed that melanopsin (</w:t>
      </w:r>
      <w:commentRangeStart w:id="9"/>
      <w:r w:rsidRPr="00086D70">
        <w:rPr>
          <w:rFonts w:ascii="Times New Roman" w:eastAsia="Times New Roman" w:hAnsi="Times New Roman" w:cs="Times New Roman"/>
          <w:sz w:val="24"/>
          <w:szCs w:val="24"/>
        </w:rPr>
        <w:t>OPN4</w:t>
      </w:r>
      <w:commentRangeEnd w:id="9"/>
      <w:r w:rsidRPr="00086D70">
        <w:rPr>
          <w:rFonts w:ascii="Times New Roman" w:hAnsi="Times New Roman" w:cs="Times New Roman"/>
          <w:sz w:val="24"/>
          <w:szCs w:val="24"/>
        </w:rPr>
        <w:commentReference w:id="9"/>
      </w:r>
      <w:r w:rsidRPr="00086D70">
        <w:rPr>
          <w:rFonts w:ascii="Times New Roman" w:eastAsia="Times New Roman" w:hAnsi="Times New Roman" w:cs="Times New Roman"/>
          <w:sz w:val="24"/>
          <w:szCs w:val="24"/>
        </w:rPr>
        <w:t xml:space="preserve">)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D10504" w:rsidRPr="00086D70">
        <w:rPr>
          <w:rFonts w:ascii="Times New Roman" w:hAnsi="Times New Roman" w:cs="Times New Roman"/>
          <w:sz w:val="24"/>
          <w:szCs w:val="24"/>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Pr>
          <w:rFonts w:ascii="Times New Roman" w:eastAsia="Times New Roman" w:hAnsi="Times New Roman" w:cs="Times New Roman"/>
          <w:sz w:val="24"/>
          <w:szCs w:val="24"/>
        </w:rPr>
        <w:fldChar w:fldCharType="begin"/>
      </w:r>
      <w:r w:rsidR="007E53F0">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Pr>
          <w:rFonts w:ascii="Times New Roman" w:eastAsia="Times New Roman" w:hAnsi="Times New Roman" w:cs="Times New Roman"/>
          <w:sz w:val="24"/>
          <w:szCs w:val="24"/>
        </w:rPr>
        <w:fldChar w:fldCharType="separate"/>
      </w:r>
      <w:r w:rsidR="007E53F0" w:rsidRPr="007E53F0">
        <w:rPr>
          <w:rFonts w:ascii="Times New Roman" w:hAnsi="Times New Roman" w:cs="Times New Roman"/>
          <w:sz w:val="24"/>
        </w:rPr>
        <w:t>(Hahn et al. 2023)</w:t>
      </w:r>
      <w:r w:rsidR="007E53F0">
        <w:rPr>
          <w:rFonts w:ascii="Times New Roman" w:eastAsia="Times New Roman" w:hAnsi="Times New Roman" w:cs="Times New Roman"/>
          <w:sz w:val="24"/>
          <w:szCs w:val="24"/>
        </w:rPr>
        <w:fldChar w:fldCharType="end"/>
      </w:r>
      <w:r w:rsidR="000B0043">
        <w:rPr>
          <w:rFonts w:ascii="Times New Roman" w:eastAsia="Times New Roman" w:hAnsi="Times New Roman" w:cs="Times New Roman"/>
          <w:sz w:val="24"/>
          <w:szCs w:val="24"/>
        </w:rPr>
        <w:t xml:space="preserve"> </w:t>
      </w:r>
      <w:r w:rsidR="001031BF">
        <w:rPr>
          <w:rFonts w:ascii="Times New Roman" w:eastAsia="Times New Roman" w:hAnsi="Times New Roman" w:cs="Times New Roman"/>
          <w:sz w:val="24"/>
          <w:szCs w:val="24"/>
        </w:rPr>
        <w:t>(</w:t>
      </w:r>
      <w:r w:rsidR="00DD2C68" w:rsidRPr="00B61163">
        <w:rPr>
          <w:rFonts w:ascii="Times New Roman" w:eastAsia="Times New Roman" w:hAnsi="Times New Roman" w:cs="Times New Roman"/>
          <w:sz w:val="24"/>
          <w:szCs w:val="24"/>
          <w:highlight w:val="yellow"/>
        </w:rPr>
        <w:t xml:space="preserve">the list of all genes with their respective </w:t>
      </w:r>
      <w:proofErr w:type="spellStart"/>
      <w:r w:rsidR="00B61163" w:rsidRPr="00B61163">
        <w:rPr>
          <w:rFonts w:ascii="Times New Roman" w:eastAsia="Times New Roman" w:hAnsi="Times New Roman" w:cs="Times New Roman"/>
          <w:sz w:val="24"/>
          <w:szCs w:val="24"/>
          <w:highlight w:val="yellow"/>
        </w:rPr>
        <w:t>lfp</w:t>
      </w:r>
      <w:proofErr w:type="spellEnd"/>
      <w:r w:rsidR="00B61163" w:rsidRPr="00B61163">
        <w:rPr>
          <w:rFonts w:ascii="Times New Roman" w:eastAsia="Times New Roman" w:hAnsi="Times New Roman" w:cs="Times New Roman"/>
          <w:sz w:val="24"/>
          <w:szCs w:val="24"/>
          <w:highlight w:val="yellow"/>
        </w:rPr>
        <w:t xml:space="preserve"> values is available on GitHub</w:t>
      </w:r>
      <w:r w:rsidR="001031BF">
        <w:rPr>
          <w:rFonts w:ascii="Times New Roman" w:eastAsia="Times New Roman" w:hAnsi="Times New Roman" w:cs="Times New Roman"/>
          <w:sz w:val="24"/>
          <w:szCs w:val="24"/>
        </w:rPr>
        <w:t>)</w:t>
      </w:r>
      <w:r w:rsidR="00B9131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these two mouse metacells express a lot less ciliary genes compared to other mouse metacells. Metacell 64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10"/>
      <w:r w:rsidRPr="00086D70">
        <w:rPr>
          <w:rFonts w:ascii="Times New Roman" w:eastAsia="Times New Roman" w:hAnsi="Times New Roman" w:cs="Times New Roman"/>
          <w:sz w:val="24"/>
          <w:szCs w:val="24"/>
        </w:rPr>
        <w:t xml:space="preserve">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commentRangeEnd w:id="10"/>
      <w:r w:rsidRPr="00086D70">
        <w:rPr>
          <w:rFonts w:ascii="Times New Roman" w:hAnsi="Times New Roman" w:cs="Times New Roman"/>
          <w:sz w:val="24"/>
          <w:szCs w:val="24"/>
        </w:rPr>
        <w:commentReference w:id="10"/>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w:t>
      </w:r>
      <w:commentRangeStart w:id="11"/>
      <w:r w:rsidRPr="00086D70">
        <w:rPr>
          <w:rFonts w:ascii="Times New Roman" w:eastAsia="Times New Roman" w:hAnsi="Times New Roman" w:cs="Times New Roman"/>
          <w:sz w:val="24"/>
          <w:szCs w:val="24"/>
        </w:rPr>
        <w:t>genome</w:t>
      </w:r>
      <w:commentRangeEnd w:id="11"/>
      <w:r w:rsidRPr="00086D70">
        <w:rPr>
          <w:rFonts w:ascii="Times New Roman" w:hAnsi="Times New Roman" w:cs="Times New Roman"/>
          <w:sz w:val="24"/>
          <w:szCs w:val="24"/>
        </w:rPr>
        <w:commentReference w:id="11"/>
      </w:r>
      <w:r w:rsidRPr="00086D70">
        <w:rPr>
          <w:rFonts w:ascii="Times New Roman" w:eastAsia="Times New Roman" w:hAnsi="Times New Roman" w:cs="Times New Roman"/>
          <w:sz w:val="24"/>
          <w:szCs w:val="24"/>
        </w:rPr>
        <w:t xml:space="preserve"> or not detected in the single cell data, so cannot be assessed. If focusing on the opsins, then the majority of the metacells express only c-opsins, while some express contemporarily c-opsins and r-opsins. In this sense our results </w:t>
      </w:r>
      <w:r w:rsidRPr="00086D70">
        <w:rPr>
          <w:rFonts w:ascii="Times New Roman" w:eastAsia="Times New Roman" w:hAnsi="Times New Roman" w:cs="Times New Roman"/>
          <w:sz w:val="24"/>
          <w:szCs w:val="24"/>
        </w:rPr>
        <w:lastRenderedPageBreak/>
        <w:t xml:space="preserve">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1088C80E"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w:t>
      </w:r>
      <w:proofErr w:type="gramStart"/>
      <w:r w:rsidR="002B567E" w:rsidRPr="00086D70">
        <w:rPr>
          <w:rFonts w:ascii="Times New Roman" w:eastAsia="Times New Roman" w:hAnsi="Times New Roman" w:cs="Times New Roman"/>
          <w:sz w:val="24"/>
          <w:szCs w:val="24"/>
        </w:rPr>
        <w:t>due to the fact that</w:t>
      </w:r>
      <w:proofErr w:type="gramEnd"/>
      <w:r w:rsidR="002B567E" w:rsidRPr="00086D70">
        <w:rPr>
          <w:rFonts w:ascii="Times New Roman" w:eastAsia="Times New Roman" w:hAnsi="Times New Roman" w:cs="Times New Roman"/>
          <w:sz w:val="24"/>
          <w:szCs w:val="24"/>
        </w:rPr>
        <w:t xml:space="preserve"> of 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w:t>
      </w:r>
      <w:commentRangeStart w:id="12"/>
      <w:commentRangeStart w:id="13"/>
      <w:r w:rsidR="002B567E" w:rsidRPr="00086D70">
        <w:rPr>
          <w:rFonts w:ascii="Times New Roman" w:eastAsia="Times New Roman" w:hAnsi="Times New Roman" w:cs="Times New Roman"/>
          <w:sz w:val="24"/>
          <w:szCs w:val="24"/>
        </w:rPr>
        <w:t xml:space="preserve">(Sp-Opsin2 and Sp-Opn5L) </w:t>
      </w:r>
      <w:commentRangeEnd w:id="12"/>
      <w:r w:rsidR="002B567E" w:rsidRPr="00086D70">
        <w:rPr>
          <w:rFonts w:ascii="Times New Roman" w:hAnsi="Times New Roman" w:cs="Times New Roman"/>
          <w:sz w:val="24"/>
          <w:szCs w:val="24"/>
        </w:rPr>
        <w:commentReference w:id="12"/>
      </w:r>
      <w:commentRangeEnd w:id="13"/>
      <w:r w:rsidR="002B567E" w:rsidRPr="00086D70">
        <w:rPr>
          <w:rFonts w:ascii="Times New Roman" w:hAnsi="Times New Roman" w:cs="Times New Roman"/>
          <w:sz w:val="24"/>
          <w:szCs w:val="24"/>
        </w:rPr>
        <w:commentReference w:id="13"/>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proofErr w:type="spellStart"/>
      <w:r w:rsidR="00417343">
        <w:rPr>
          <w:rFonts w:ascii="Times New Roman" w:eastAsia="Times New Roman" w:hAnsi="Times New Roman" w:cs="Times New Roman"/>
          <w:sz w:val="24"/>
          <w:szCs w:val="24"/>
        </w:rPr>
        <w:t>echinopsins</w:t>
      </w:r>
      <w:proofErr w:type="spellEnd"/>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4F0B0C">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according to our phylogenetic analysis fall in the</w:t>
      </w:r>
      <w:r w:rsidR="004704BC">
        <w:rPr>
          <w:rFonts w:ascii="Times New Roman" w:eastAsia="Times New Roman" w:hAnsi="Times New Roman" w:cs="Times New Roman"/>
          <w:sz w:val="24"/>
          <w:szCs w:val="24"/>
        </w:rPr>
        <w:t xml:space="preserve"> broad</w:t>
      </w:r>
      <w:r w:rsidR="002B567E" w:rsidRPr="00086D70">
        <w:rPr>
          <w:rFonts w:ascii="Times New Roman" w:eastAsia="Times New Roman" w:hAnsi="Times New Roman" w:cs="Times New Roman"/>
          <w:sz w:val="24"/>
          <w:szCs w:val="24"/>
        </w:rPr>
        <w:t xml:space="preserve"> lineage of RGR/Go opsins</w:t>
      </w:r>
      <w:r w:rsidR="00152404">
        <w:rPr>
          <w:rFonts w:ascii="Times New Roman" w:eastAsia="Times New Roman" w:hAnsi="Times New Roman" w:cs="Times New Roman"/>
          <w:sz w:val="24"/>
          <w:szCs w:val="24"/>
        </w:rPr>
        <w:t xml:space="preserve"> (</w:t>
      </w:r>
      <w:r w:rsidR="004E175E" w:rsidRPr="004E175E">
        <w:rPr>
          <w:rFonts w:ascii="Times New Roman" w:eastAsia="Times New Roman" w:hAnsi="Times New Roman" w:cs="Times New Roman"/>
          <w:sz w:val="24"/>
          <w:szCs w:val="24"/>
          <w:highlight w:val="yellow"/>
        </w:rPr>
        <w:t>see supplementary files with the full reconciliation for opsins on GitHub</w:t>
      </w:r>
      <w:r w:rsidR="0015240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hile they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w:t>
      </w:r>
      <w:proofErr w:type="spellStart"/>
      <w:r w:rsidR="002B567E" w:rsidRPr="007C17AA">
        <w:rPr>
          <w:rFonts w:ascii="Times New Roman" w:eastAsia="Times New Roman" w:hAnsi="Times New Roman" w:cs="Times New Roman"/>
          <w:b/>
          <w:sz w:val="24"/>
          <w:szCs w:val="24"/>
        </w:rPr>
        <w:t>bilateria</w:t>
      </w:r>
      <w:proofErr w:type="spellEnd"/>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6929D34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our analysis revealed that although several phototransduction genes were missing in the </w:t>
      </w:r>
      <w:commentRangeStart w:id="14"/>
      <w:r w:rsidRPr="00086D70">
        <w:rPr>
          <w:rFonts w:ascii="Times New Roman" w:eastAsia="Times New Roman" w:hAnsi="Times New Roman" w:cs="Times New Roman"/>
          <w:sz w:val="24"/>
          <w:szCs w:val="24"/>
        </w:rPr>
        <w:t>genomes/transcriptomes</w:t>
      </w:r>
      <w:commentRangeEnd w:id="14"/>
      <w:r w:rsidRPr="00086D70">
        <w:rPr>
          <w:rFonts w:ascii="Times New Roman" w:hAnsi="Times New Roman" w:cs="Times New Roman"/>
          <w:sz w:val="24"/>
          <w:szCs w:val="24"/>
        </w:rPr>
        <w:commentReference w:id="14"/>
      </w:r>
      <w:r w:rsidRPr="00086D70">
        <w:rPr>
          <w:rFonts w:ascii="Times New Roman" w:eastAsia="Times New Roman" w:hAnsi="Times New Roman" w:cs="Times New Roman"/>
          <w:sz w:val="24"/>
          <w:szCs w:val="24"/>
        </w:rPr>
        <w:t xml:space="preserve">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e wer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both express ciliary type opsins, </w:t>
      </w:r>
      <w:commentRangeStart w:id="15"/>
      <w:r w:rsidRPr="00086D70">
        <w:rPr>
          <w:rFonts w:ascii="Times New Roman" w:eastAsia="Times New Roman" w:hAnsi="Times New Roman" w:cs="Times New Roman"/>
          <w:sz w:val="24"/>
          <w:szCs w:val="24"/>
        </w:rPr>
        <w:t xml:space="preserve">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express opsins that are RGR/Go type</w:t>
      </w:r>
      <w:commentRangeEnd w:id="15"/>
      <w:r w:rsidR="00101D30" w:rsidRPr="00086D70">
        <w:rPr>
          <w:rStyle w:val="CommentReference"/>
          <w:rFonts w:ascii="Times New Roman" w:hAnsi="Times New Roman" w:cs="Times New Roman"/>
          <w:sz w:val="24"/>
          <w:szCs w:val="24"/>
        </w:rPr>
        <w:commentReference w:id="15"/>
      </w:r>
      <w:r w:rsidRPr="00086D70">
        <w:rPr>
          <w:rFonts w:ascii="Times New Roman" w:eastAsia="Times New Roman" w:hAnsi="Times New Roman" w:cs="Times New Roman"/>
          <w:sz w:val="24"/>
          <w:szCs w:val="24"/>
        </w:rPr>
        <w:t xml:space="preserve"> according to our phylogenetic analysis</w:t>
      </w:r>
      <w:r w:rsidR="00084535">
        <w:rPr>
          <w:rFonts w:ascii="Times New Roman" w:eastAsia="Times New Roman" w:hAnsi="Times New Roman" w:cs="Times New Roman"/>
          <w:sz w:val="24"/>
          <w:szCs w:val="24"/>
        </w:rPr>
        <w:t xml:space="preserve"> (</w:t>
      </w:r>
      <w:r w:rsidR="00A35DC8" w:rsidRPr="004E175E">
        <w:rPr>
          <w:rFonts w:ascii="Times New Roman" w:eastAsia="Times New Roman" w:hAnsi="Times New Roman" w:cs="Times New Roman"/>
          <w:sz w:val="24"/>
          <w:szCs w:val="24"/>
          <w:highlight w:val="yellow"/>
        </w:rPr>
        <w:t>see supplementary files with the full reconciliation</w:t>
      </w:r>
      <w:r w:rsidR="0008453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psin expression may suggest a potentially more </w:t>
      </w:r>
      <w:r w:rsidRPr="00086D70">
        <w:rPr>
          <w:rFonts w:ascii="Times New Roman" w:eastAsia="Times New Roman" w:hAnsi="Times New Roman" w:cs="Times New Roman"/>
          <w:sz w:val="24"/>
          <w:szCs w:val="24"/>
        </w:rPr>
        <w:lastRenderedPageBreak/>
        <w:t xml:space="preserve">ciliary-like profile as has been suggest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5A350F0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molecular studies have uncovered a broader diversity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4unurlLd/TvQa3KnM","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 is no morphological evidence of the presence of photoreceptor cells, furthermore, it does not possess </w:t>
      </w:r>
      <w:r w:rsidRPr="00086D70">
        <w:rPr>
          <w:rFonts w:ascii="Times New Roman" w:eastAsia="Times New Roman" w:hAnsi="Times New Roman" w:cs="Times New Roman"/>
          <w:i/>
          <w:sz w:val="24"/>
          <w:szCs w:val="24"/>
        </w:rPr>
        <w:t>bona fide</w:t>
      </w:r>
      <w:r w:rsidRPr="00086D70">
        <w:rPr>
          <w:rFonts w:ascii="Times New Roman" w:eastAsia="Times New Roman" w:hAnsi="Times New Roman" w:cs="Times New Roman"/>
          <w:sz w:val="24"/>
          <w:szCs w:val="24"/>
        </w:rPr>
        <w:t xml:space="preserve"> opsins, but rather phylogenetically related </w:t>
      </w:r>
      <w:proofErr w:type="spellStart"/>
      <w:r w:rsidRPr="00086D70">
        <w:rPr>
          <w:rFonts w:ascii="Times New Roman" w:eastAsia="Times New Roman" w:hAnsi="Times New Roman" w:cs="Times New Roman"/>
          <w:sz w:val="24"/>
          <w:szCs w:val="24"/>
        </w:rPr>
        <w:t>placopsi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t>
      </w:r>
      <w:proofErr w:type="gramStart"/>
      <w:r w:rsidRPr="00086D70">
        <w:rPr>
          <w:rFonts w:ascii="Times New Roman" w:eastAsia="Times New Roman" w:hAnsi="Times New Roman" w:cs="Times New Roman"/>
          <w:sz w:val="24"/>
          <w:szCs w:val="24"/>
        </w:rPr>
        <w:t>whether or not</w:t>
      </w:r>
      <w:proofErr w:type="gramEnd"/>
      <w:r w:rsidRPr="00086D70">
        <w:rPr>
          <w:rFonts w:ascii="Times New Roman" w:eastAsia="Times New Roman" w:hAnsi="Times New Roman" w:cs="Times New Roman"/>
          <w:sz w:val="24"/>
          <w:szCs w:val="24"/>
        </w:rPr>
        <w:t xml:space="preserve"> it may indeed have a role in light response. Our analysis of single cell data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commentRangeStart w:id="16"/>
      <w:r w:rsidRPr="00086D70">
        <w:rPr>
          <w:rFonts w:ascii="Times New Roman" w:eastAsia="Times New Roman" w:hAnsi="Times New Roman" w:cs="Times New Roman"/>
          <w:sz w:val="24"/>
          <w:szCs w:val="24"/>
        </w:rPr>
        <w:t xml:space="preserve"> genome</w:t>
      </w:r>
      <w:commentRangeEnd w:id="16"/>
      <w:r w:rsidRPr="00086D70">
        <w:rPr>
          <w:rFonts w:ascii="Times New Roman" w:hAnsi="Times New Roman" w:cs="Times New Roman"/>
          <w:sz w:val="24"/>
          <w:szCs w:val="24"/>
        </w:rPr>
        <w:commentReference w:id="16"/>
      </w:r>
      <w:r w:rsidRPr="00086D70">
        <w:rPr>
          <w:rFonts w:ascii="Times New Roman" w:eastAsia="Times New Roman" w:hAnsi="Times New Roman" w:cs="Times New Roman"/>
          <w:sz w:val="24"/>
          <w:szCs w:val="24"/>
        </w:rPr>
        <w:t xml:space="preserve"> we identified all rhabdomeric genes and these were all detected in the single cell data except one. This </w:t>
      </w:r>
      <w:proofErr w:type="gramStart"/>
      <w:r w:rsidRPr="00086D70">
        <w:rPr>
          <w:rFonts w:ascii="Times New Roman" w:eastAsia="Times New Roman" w:hAnsi="Times New Roman" w:cs="Times New Roman"/>
          <w:sz w:val="24"/>
          <w:szCs w:val="24"/>
        </w:rPr>
        <w:t>is in contrast to</w:t>
      </w:r>
      <w:proofErr w:type="gramEnd"/>
      <w:r w:rsidRPr="00086D70">
        <w:rPr>
          <w:rFonts w:ascii="Times New Roman" w:eastAsia="Times New Roman" w:hAnsi="Times New Roman" w:cs="Times New Roman"/>
          <w:sz w:val="24"/>
          <w:szCs w:val="24"/>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commentRangeStart w:id="17"/>
      <w:r w:rsidR="002B567E" w:rsidRPr="00086D70">
        <w:rPr>
          <w:rFonts w:ascii="Times New Roman" w:eastAsia="Times New Roman" w:hAnsi="Times New Roman" w:cs="Times New Roman"/>
          <w:b/>
          <w:i/>
          <w:sz w:val="24"/>
          <w:szCs w:val="24"/>
        </w:rPr>
        <w:t>Porifera</w:t>
      </w:r>
      <w:commentRangeEnd w:id="17"/>
      <w:r w:rsidR="004D7FD3">
        <w:rPr>
          <w:rStyle w:val="CommentReference"/>
        </w:rPr>
        <w:commentReference w:id="17"/>
      </w:r>
    </w:p>
    <w:p w14:paraId="0B6A3E4A" w14:textId="527C85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th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w:t>
      </w:r>
      <w:r w:rsidR="00543480">
        <w:rPr>
          <w:rFonts w:ascii="Times New Roman" w:hAnsi="Times New Roman" w:cs="Times New Roman"/>
          <w:sz w:val="24"/>
          <w:szCs w:val="24"/>
        </w:rPr>
        <w:lastRenderedPageBreak/>
        <w:t>cell type in these animals</w:t>
      </w:r>
      <w:r w:rsidRPr="00086D70">
        <w:rPr>
          <w:rFonts w:ascii="Times New Roman" w:eastAsia="Times New Roman" w:hAnsi="Times New Roman" w:cs="Times New Roman"/>
          <w:sz w:val="24"/>
          <w:szCs w:val="24"/>
        </w:rPr>
        <w:t>. From our phylogenetic analysis, we found that a couple of 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commentRangeStart w:id="18"/>
      <w:r w:rsidRPr="00086D70">
        <w:rPr>
          <w:rFonts w:ascii="Times New Roman" w:eastAsia="Times New Roman" w:hAnsi="Times New Roman" w:cs="Times New Roman"/>
          <w:sz w:val="24"/>
          <w:szCs w:val="24"/>
        </w:rPr>
        <w:t xml:space="preserve"> genome</w:t>
      </w:r>
      <w:commentRangeEnd w:id="18"/>
      <w:r w:rsidRPr="00086D70">
        <w:rPr>
          <w:rFonts w:ascii="Times New Roman" w:hAnsi="Times New Roman" w:cs="Times New Roman"/>
          <w:sz w:val="24"/>
          <w:szCs w:val="24"/>
        </w:rPr>
        <w:commentReference w:id="18"/>
      </w:r>
      <w:r w:rsidRPr="00086D70">
        <w:rPr>
          <w:rFonts w:ascii="Times New Roman" w:eastAsia="Times New Roman" w:hAnsi="Times New Roman" w:cs="Times New Roman"/>
          <w:sz w:val="24"/>
          <w:szCs w:val="24"/>
        </w:rPr>
        <w:t xml:space="preserv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w:t>
      </w:r>
      <w:commentRangeStart w:id="19"/>
      <w:r w:rsidRPr="002E677E">
        <w:rPr>
          <w:rFonts w:ascii="Times New Roman" w:eastAsia="Times New Roman" w:hAnsi="Times New Roman" w:cs="Times New Roman"/>
          <w:sz w:val="24"/>
          <w:szCs w:val="24"/>
        </w:rPr>
        <w:t>e</w:t>
      </w:r>
      <w:commentRangeEnd w:id="19"/>
      <w:r w:rsidR="00A81172" w:rsidRPr="002E677E">
        <w:rPr>
          <w:rStyle w:val="CommentReference"/>
        </w:rPr>
        <w:commentReference w:id="19"/>
      </w:r>
      <w:r w:rsidRPr="002E677E">
        <w:rPr>
          <w:rFonts w:ascii="Times New Roman" w:eastAsia="Times New Roman" w:hAnsi="Times New Roman" w:cs="Times New Roman"/>
          <w:sz w:val="24"/>
          <w:szCs w:val="24"/>
        </w:rPr>
        <w:t xml:space="preserv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w:t>
      </w:r>
      <w:commentRangeStart w:id="20"/>
      <w:r w:rsidRPr="00086D70">
        <w:rPr>
          <w:rFonts w:ascii="Times New Roman" w:eastAsia="Times New Roman" w:hAnsi="Times New Roman" w:cs="Times New Roman"/>
          <w:sz w:val="24"/>
          <w:szCs w:val="24"/>
        </w:rPr>
        <w:t>genome</w:t>
      </w:r>
      <w:commentRangeEnd w:id="20"/>
      <w:r w:rsidRPr="00086D70">
        <w:rPr>
          <w:rFonts w:ascii="Times New Roman" w:hAnsi="Times New Roman" w:cs="Times New Roman"/>
          <w:sz w:val="24"/>
          <w:szCs w:val="24"/>
        </w:rPr>
        <w:commentReference w:id="20"/>
      </w:r>
      <w:r w:rsidRPr="00086D70">
        <w:rPr>
          <w:rFonts w:ascii="Times New Roman" w:eastAsia="Times New Roman" w:hAnsi="Times New Roman" w:cs="Times New Roman"/>
          <w:sz w:val="24"/>
          <w:szCs w:val="24"/>
        </w:rPr>
        <w:t xml:space="preserv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PRCs have a ciliary type phototransduction is compatible with our results, </w:t>
      </w:r>
      <w:r w:rsidRPr="00086D70">
        <w:rPr>
          <w:rFonts w:ascii="Times New Roman" w:eastAsia="Times New Roman" w:hAnsi="Times New Roman" w:cs="Times New Roman"/>
          <w:sz w:val="24"/>
          <w:szCs w:val="24"/>
        </w:rPr>
        <w:lastRenderedPageBreak/>
        <w:t xml:space="preserve">although w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4CA77750" w14:textId="77777777" w:rsidR="00EF1F2F" w:rsidRPr="00086D70" w:rsidRDefault="00EF1F2F" w:rsidP="00CA041D">
      <w:pPr>
        <w:spacing w:line="360" w:lineRule="auto"/>
        <w:jc w:val="both"/>
        <w:rPr>
          <w:rFonts w:ascii="Times New Roman" w:eastAsia="Times New Roman" w:hAnsi="Times New Roman" w:cs="Times New Roman"/>
          <w:sz w:val="24"/>
          <w:szCs w:val="24"/>
        </w:rPr>
      </w:pPr>
    </w:p>
    <w:p w14:paraId="0B6A3E4F" w14:textId="7492D421" w:rsidR="00D57823" w:rsidRPr="001564AA" w:rsidRDefault="004F7859" w:rsidP="00CA041D">
      <w:pPr>
        <w:spacing w:line="360" w:lineRule="auto"/>
        <w:jc w:val="both"/>
        <w:rPr>
          <w:rFonts w:ascii="Times New Roman" w:eastAsia="Times New Roman" w:hAnsi="Times New Roman" w:cs="Times New Roman"/>
          <w:bCs/>
          <w:color w:val="002060"/>
          <w:sz w:val="28"/>
          <w:szCs w:val="28"/>
        </w:rPr>
      </w:pPr>
      <w:r w:rsidRPr="001564AA">
        <w:rPr>
          <w:rFonts w:ascii="Times New Roman" w:eastAsia="Times New Roman" w:hAnsi="Times New Roman" w:cs="Times New Roman"/>
          <w:bCs/>
          <w:color w:val="002060"/>
          <w:sz w:val="28"/>
          <w:szCs w:val="28"/>
        </w:rPr>
        <w:t xml:space="preserve">Shared regulatory toolkit </w:t>
      </w:r>
      <w:r w:rsidR="00DA7857" w:rsidRPr="001564AA">
        <w:rPr>
          <w:rFonts w:ascii="Times New Roman" w:eastAsia="Times New Roman" w:hAnsi="Times New Roman" w:cs="Times New Roman"/>
          <w:bCs/>
          <w:color w:val="002060"/>
          <w:sz w:val="28"/>
          <w:szCs w:val="28"/>
        </w:rPr>
        <w:t>of</w:t>
      </w:r>
      <w:r w:rsidR="002B567E" w:rsidRPr="001564AA">
        <w:rPr>
          <w:rFonts w:ascii="Times New Roman" w:eastAsia="Times New Roman" w:hAnsi="Times New Roman" w:cs="Times New Roman"/>
          <w:bCs/>
          <w:color w:val="002060"/>
          <w:sz w:val="28"/>
          <w:szCs w:val="28"/>
        </w:rPr>
        <w:t xml:space="preserve"> PRC-Like metacells throughout </w:t>
      </w:r>
      <w:r w:rsidR="00D35313" w:rsidRPr="001564AA">
        <w:rPr>
          <w:rFonts w:ascii="Times New Roman" w:eastAsia="Times New Roman" w:hAnsi="Times New Roman" w:cs="Times New Roman"/>
          <w:bCs/>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commentRangeStart w:id="21"/>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similar to</w:t>
      </w:r>
      <w:proofErr w:type="gramEnd"/>
      <w:r w:rsidRPr="00086D70">
        <w:rPr>
          <w:rFonts w:ascii="Times New Roman" w:eastAsia="Times New Roman" w:hAnsi="Times New Roman" w:cs="Times New Roman"/>
          <w:sz w:val="24"/>
          <w:szCs w:val="24"/>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commentRangeEnd w:id="21"/>
      <w:r w:rsidR="00633F20" w:rsidRPr="00A40EC1">
        <w:rPr>
          <w:rStyle w:val="CommentReference"/>
        </w:rPr>
        <w:commentReference w:id="21"/>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therefore, these were discarded from further analyses. This left us with 421 orthogroups that were shared across at least two metacells</w:t>
      </w:r>
      <w:r w:rsidR="00847C95">
        <w:rPr>
          <w:rFonts w:ascii="Times New Roman" w:eastAsia="Times New Roman" w:hAnsi="Times New Roman" w:cs="Times New Roman"/>
          <w:sz w:val="24"/>
          <w:szCs w:val="24"/>
        </w:rPr>
        <w:t xml:space="preserve"> (</w:t>
      </w:r>
      <w:r w:rsidR="00847C95" w:rsidRPr="0083593F">
        <w:rPr>
          <w:rFonts w:ascii="Times New Roman" w:eastAsia="Times New Roman" w:hAnsi="Times New Roman" w:cs="Times New Roman"/>
          <w:sz w:val="24"/>
          <w:szCs w:val="24"/>
        </w:rPr>
        <w:t xml:space="preserve">Figure </w:t>
      </w:r>
      <w:r w:rsidR="00896392" w:rsidRPr="0083593F">
        <w:rPr>
          <w:rFonts w:ascii="Times New Roman" w:eastAsia="Times New Roman" w:hAnsi="Times New Roman" w:cs="Times New Roman"/>
          <w:sz w:val="24"/>
          <w:szCs w:val="24"/>
        </w:rPr>
        <w:t>3.</w:t>
      </w:r>
      <w:r w:rsidR="00B757B1">
        <w:rPr>
          <w:rFonts w:ascii="Times New Roman" w:eastAsia="Times New Roman" w:hAnsi="Times New Roman" w:cs="Times New Roman"/>
          <w:sz w:val="24"/>
          <w:szCs w:val="24"/>
        </w:rPr>
        <w:t>7</w:t>
      </w:r>
      <w:r w:rsidR="00847C95">
        <w:rPr>
          <w:rFonts w:ascii="Times New Roman" w:eastAsia="Times New Roman" w:hAnsi="Times New Roman" w:cs="Times New Roman"/>
          <w:sz w:val="24"/>
          <w:szCs w:val="24"/>
        </w:rPr>
        <w:t>)</w:t>
      </w:r>
      <w:r w:rsidR="00183D04">
        <w:rPr>
          <w:rFonts w:ascii="Times New Roman" w:eastAsia="Times New Roman" w:hAnsi="Times New Roman" w:cs="Times New Roman"/>
          <w:sz w:val="24"/>
          <w:szCs w:val="24"/>
        </w:rPr>
        <w:t>.</w:t>
      </w:r>
      <w:r w:rsidR="00A13EED">
        <w:rPr>
          <w:rFonts w:ascii="Times New Roman" w:eastAsia="Times New Roman" w:hAnsi="Times New Roman" w:cs="Times New Roman"/>
          <w:sz w:val="24"/>
          <w:szCs w:val="24"/>
        </w:rPr>
        <w:t xml:space="preserve"> Of these, </w:t>
      </w:r>
      <w:r w:rsidR="00890BDD">
        <w:rPr>
          <w:rFonts w:ascii="Times New Roman" w:eastAsia="Times New Roman" w:hAnsi="Times New Roman" w:cs="Times New Roman"/>
          <w:sz w:val="24"/>
          <w:szCs w:val="24"/>
        </w:rPr>
        <w:t>286 orthogroups were present in at least two species</w:t>
      </w:r>
      <w:r w:rsidR="00565F0C">
        <w:rPr>
          <w:rFonts w:ascii="Times New Roman" w:eastAsia="Times New Roman" w:hAnsi="Times New Roman" w:cs="Times New Roman"/>
          <w:sz w:val="24"/>
          <w:szCs w:val="24"/>
        </w:rPr>
        <w:t xml:space="preserve"> (</w:t>
      </w:r>
      <w:r w:rsidR="008C29CC">
        <w:rPr>
          <w:rFonts w:ascii="Times New Roman" w:eastAsia="Times New Roman" w:hAnsi="Times New Roman" w:cs="Times New Roman"/>
          <w:sz w:val="24"/>
          <w:szCs w:val="24"/>
          <w:highlight w:val="yellow"/>
        </w:rPr>
        <w:t>E</w:t>
      </w:r>
      <w:r w:rsidR="00565F0C" w:rsidRPr="008F7311">
        <w:rPr>
          <w:rFonts w:ascii="Times New Roman" w:eastAsia="Times New Roman" w:hAnsi="Times New Roman" w:cs="Times New Roman"/>
          <w:sz w:val="24"/>
          <w:szCs w:val="24"/>
          <w:highlight w:val="yellow"/>
        </w:rPr>
        <w:t>xtended Fig</w:t>
      </w:r>
      <w:r w:rsidR="008C29CC">
        <w:rPr>
          <w:rFonts w:ascii="Times New Roman" w:eastAsia="Times New Roman" w:hAnsi="Times New Roman" w:cs="Times New Roman"/>
          <w:sz w:val="24"/>
          <w:szCs w:val="24"/>
          <w:highlight w:val="yellow"/>
        </w:rPr>
        <w:t xml:space="preserve">ure </w:t>
      </w:r>
      <w:r w:rsidR="008C29CC" w:rsidRPr="008C29CC">
        <w:rPr>
          <w:rFonts w:ascii="Times New Roman" w:eastAsia="Times New Roman" w:hAnsi="Times New Roman" w:cs="Times New Roman"/>
          <w:sz w:val="24"/>
          <w:szCs w:val="24"/>
          <w:highlight w:val="yellow"/>
        </w:rPr>
        <w:t>3.8A</w:t>
      </w:r>
      <w:r w:rsidR="003528B3">
        <w:rPr>
          <w:rFonts w:ascii="Times New Roman" w:eastAsia="Times New Roman" w:hAnsi="Times New Roman" w:cs="Times New Roman"/>
          <w:sz w:val="24"/>
          <w:szCs w:val="24"/>
          <w:highlight w:val="yellow"/>
        </w:rPr>
        <w:t>,</w:t>
      </w:r>
      <w:r w:rsidR="008D3EED" w:rsidRPr="008C29CC">
        <w:rPr>
          <w:rFonts w:ascii="Times New Roman" w:eastAsia="Times New Roman" w:hAnsi="Times New Roman" w:cs="Times New Roman"/>
          <w:sz w:val="24"/>
          <w:szCs w:val="24"/>
          <w:highlight w:val="yellow"/>
        </w:rPr>
        <w:t xml:space="preserve"> available </w:t>
      </w:r>
      <w:r w:rsidR="008C29CC">
        <w:rPr>
          <w:rFonts w:ascii="Times New Roman" w:eastAsia="Times New Roman" w:hAnsi="Times New Roman" w:cs="Times New Roman"/>
          <w:sz w:val="24"/>
          <w:szCs w:val="24"/>
          <w:highlight w:val="yellow"/>
        </w:rPr>
        <w:t>on</w:t>
      </w:r>
      <w:r w:rsidR="008D3EED" w:rsidRPr="008D3EED">
        <w:rPr>
          <w:rFonts w:ascii="Times New Roman" w:eastAsia="Times New Roman" w:hAnsi="Times New Roman" w:cs="Times New Roman"/>
          <w:sz w:val="24"/>
          <w:szCs w:val="24"/>
          <w:highlight w:val="yellow"/>
        </w:rPr>
        <w:t xml:space="preserve"> </w:t>
      </w:r>
      <w:r w:rsidR="008C29CC">
        <w:rPr>
          <w:rFonts w:ascii="Times New Roman" w:eastAsia="Times New Roman" w:hAnsi="Times New Roman" w:cs="Times New Roman"/>
          <w:sz w:val="24"/>
          <w:szCs w:val="24"/>
          <w:highlight w:val="yellow"/>
        </w:rPr>
        <w:t>G</w:t>
      </w:r>
      <w:r w:rsidR="008D3EED" w:rsidRPr="008D3EED">
        <w:rPr>
          <w:rFonts w:ascii="Times New Roman" w:eastAsia="Times New Roman" w:hAnsi="Times New Roman" w:cs="Times New Roman"/>
          <w:sz w:val="24"/>
          <w:szCs w:val="24"/>
          <w:highlight w:val="yellow"/>
        </w:rPr>
        <w:t>it</w:t>
      </w:r>
      <w:r w:rsidR="008C29CC">
        <w:rPr>
          <w:rFonts w:ascii="Times New Roman" w:eastAsia="Times New Roman" w:hAnsi="Times New Roman" w:cs="Times New Roman"/>
          <w:sz w:val="24"/>
          <w:szCs w:val="24"/>
          <w:highlight w:val="yellow"/>
        </w:rPr>
        <w:t>H</w:t>
      </w:r>
      <w:r w:rsidR="008D3EED" w:rsidRPr="008D3EED">
        <w:rPr>
          <w:rFonts w:ascii="Times New Roman" w:eastAsia="Times New Roman" w:hAnsi="Times New Roman" w:cs="Times New Roman"/>
          <w:sz w:val="24"/>
          <w:szCs w:val="24"/>
          <w:highlight w:val="yellow"/>
        </w:rPr>
        <w:t>ub</w:t>
      </w:r>
      <w:r w:rsidR="00565F0C" w:rsidRPr="008D3EED">
        <w:rPr>
          <w:rFonts w:ascii="Times New Roman" w:eastAsia="Times New Roman" w:hAnsi="Times New Roman" w:cs="Times New Roman"/>
          <w:sz w:val="24"/>
          <w:szCs w:val="24"/>
          <w:highlight w:val="yellow"/>
        </w:rPr>
        <w:t>)</w:t>
      </w:r>
      <w:r w:rsidR="00890BDD" w:rsidRPr="008D3EED">
        <w:rPr>
          <w:rFonts w:ascii="Times New Roman" w:eastAsia="Times New Roman" w:hAnsi="Times New Roman" w:cs="Times New Roman"/>
          <w:sz w:val="24"/>
          <w:szCs w:val="24"/>
          <w:highlight w:val="yellow"/>
        </w:rPr>
        <w:t>,</w:t>
      </w:r>
      <w:r w:rsidR="00890BDD">
        <w:rPr>
          <w:rFonts w:ascii="Times New Roman" w:eastAsia="Times New Roman" w:hAnsi="Times New Roman" w:cs="Times New Roman"/>
          <w:sz w:val="24"/>
          <w:szCs w:val="24"/>
        </w:rPr>
        <w:t xml:space="preserve"> 219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1D46BF1B" w14:textId="199114D1" w:rsidR="00561D82" w:rsidRPr="00C220ED" w:rsidRDefault="00C77AD8" w:rsidP="00C220ED">
      <w:pPr>
        <w:spacing w:line="360" w:lineRule="auto"/>
        <w:jc w:val="both"/>
      </w:pPr>
      <w:r>
        <w:rPr>
          <w:rFonts w:ascii="Times New Roman" w:eastAsia="Times New Roman" w:hAnsi="Times New Roman" w:cs="Times New Roman"/>
          <w:sz w:val="24"/>
          <w:szCs w:val="24"/>
        </w:rPr>
        <w:t xml:space="preserve">As a first step in comparing the regulatory toolkit of animal PRC-like metacells, w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We found that whilst the highest number of shared genes is between PRCs of the same or</w:t>
      </w:r>
      <w:r w:rsidR="004A0DD5">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lastRenderedPageBreak/>
        <w:t>closely related species, there are still several shared genes also amongst distantly related species. To have a broader understanding of the relationships amongst PRCs of different species</w:t>
      </w:r>
      <w:r w:rsidR="004A0DD5" w:rsidRPr="00086D70">
        <w:rPr>
          <w:rFonts w:ascii="Times New Roman" w:eastAsia="Times New Roman" w:hAnsi="Times New Roman" w:cs="Times New Roman"/>
          <w:sz w:val="24"/>
          <w:szCs w:val="24"/>
        </w:rPr>
        <w:t xml:space="preserve">, we constructed a network to visualise connections amongst metacells based on </w:t>
      </w:r>
      <w:r w:rsidR="00CE1115">
        <w:rPr>
          <w:rFonts w:ascii="Times New Roman" w:eastAsia="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A92CAC2" wp14:editId="6DD033ED">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1"/>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004A0DD5" w:rsidRPr="00086D70">
        <w:rPr>
          <w:rFonts w:ascii="Times New Roman" w:eastAsia="Times New Roman" w:hAnsi="Times New Roman" w:cs="Times New Roman"/>
          <w:sz w:val="24"/>
          <w:szCs w:val="24"/>
        </w:rPr>
        <w:t xml:space="preserve">the number of shared transcriptional genes (Figure </w:t>
      </w:r>
      <w:r w:rsidR="004A0DD5" w:rsidRPr="009320C0">
        <w:rPr>
          <w:rFonts w:ascii="Times New Roman" w:eastAsia="Times New Roman" w:hAnsi="Times New Roman" w:cs="Times New Roman"/>
          <w:sz w:val="24"/>
          <w:szCs w:val="24"/>
        </w:rPr>
        <w:t>3.7</w:t>
      </w:r>
      <w:r w:rsidR="004A0DD5">
        <w:rPr>
          <w:rFonts w:ascii="Times New Roman" w:eastAsia="Times New Roman" w:hAnsi="Times New Roman" w:cs="Times New Roman"/>
          <w:sz w:val="24"/>
          <w:szCs w:val="24"/>
        </w:rPr>
        <w:t>B</w:t>
      </w:r>
      <w:r w:rsidR="004A0DD5" w:rsidRPr="00086D70">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t>We built this network using</w:t>
      </w:r>
      <w:r w:rsidR="00402C05" w:rsidRPr="00402C05">
        <w:rPr>
          <w:rFonts w:ascii="Times New Roman" w:eastAsia="Times New Roman" w:hAnsi="Times New Roman" w:cs="Times New Roman"/>
          <w:sz w:val="24"/>
          <w:szCs w:val="24"/>
        </w:rPr>
        <w:t xml:space="preserve"> </w:t>
      </w:r>
      <w:r w:rsidR="00402C05">
        <w:rPr>
          <w:rFonts w:ascii="Times New Roman" w:eastAsia="Times New Roman" w:hAnsi="Times New Roman" w:cs="Times New Roman"/>
          <w:sz w:val="24"/>
          <w:szCs w:val="24"/>
        </w:rPr>
        <w:t xml:space="preserve">only the genes that were amongst the top 100 highly expressed genes for each metacells, as this would provide us with higher confidence connections (see Methods). </w:t>
      </w:r>
      <w:r w:rsidR="00402C05" w:rsidRPr="00086D70">
        <w:rPr>
          <w:rFonts w:ascii="Times New Roman" w:eastAsia="Times New Roman" w:hAnsi="Times New Roman" w:cs="Times New Roman"/>
          <w:sz w:val="24"/>
          <w:szCs w:val="24"/>
        </w:rPr>
        <w:t>The strength</w:t>
      </w:r>
      <w:r w:rsidR="00CE07CF" w:rsidRPr="00CE07CF">
        <w:rPr>
          <w:rFonts w:ascii="Times New Roman" w:eastAsia="Times New Roman" w:hAnsi="Times New Roman" w:cs="Times New Roman"/>
          <w:sz w:val="24"/>
          <w:szCs w:val="24"/>
        </w:rPr>
        <w:t xml:space="preserve"> </w:t>
      </w:r>
      <w:r w:rsidR="00CE07CF"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0BC3EED" w:rsidRPr="00BC3EED">
        <w:rPr>
          <w:rFonts w:ascii="Times New Roman" w:eastAsia="Times New Roman" w:hAnsi="Times New Roman" w:cs="Times New Roman"/>
          <w:sz w:val="24"/>
          <w:szCs w:val="24"/>
        </w:rPr>
        <w:t xml:space="preserve"> </w:t>
      </w:r>
    </w:p>
    <w:p w14:paraId="1043100B" w14:textId="68A501E6"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lastRenderedPageBreak/>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M. </w:t>
      </w:r>
      <w:proofErr w:type="spellStart"/>
      <w:r w:rsidR="006A617B" w:rsidRPr="00A378D2">
        <w:rPr>
          <w:rFonts w:ascii="Times New Roman" w:hAnsi="Times New Roman" w:cs="Times New Roman"/>
          <w:color w:val="auto"/>
          <w:sz w:val="20"/>
          <w:szCs w:val="20"/>
        </w:rPr>
        <w:t>mu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ur</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rongylocentrotus purpurat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N. </w:t>
      </w:r>
      <w:proofErr w:type="spellStart"/>
      <w:r w:rsidR="006A617B" w:rsidRPr="00A378D2">
        <w:rPr>
          <w:rFonts w:ascii="Times New Roman" w:hAnsi="Times New Roman" w:cs="Times New Roman"/>
          <w:color w:val="auto"/>
          <w:sz w:val="20"/>
          <w:szCs w:val="20"/>
        </w:rPr>
        <w:t>vec</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Nematostell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vectensi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is</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Stylophor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pistillat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Clytia </w:t>
      </w:r>
      <w:proofErr w:type="spellStart"/>
      <w:r w:rsidR="006A617B" w:rsidRPr="00A378D2">
        <w:rPr>
          <w:rFonts w:ascii="Times New Roman" w:hAnsi="Times New Roman" w:cs="Times New Roman"/>
          <w:color w:val="auto"/>
          <w:sz w:val="20"/>
          <w:szCs w:val="20"/>
        </w:rPr>
        <w:t>hemisphaer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H. </w:t>
      </w:r>
      <w:proofErr w:type="spellStart"/>
      <w:r w:rsidR="006A617B" w:rsidRPr="00A378D2">
        <w:rPr>
          <w:rFonts w:ascii="Times New Roman" w:hAnsi="Times New Roman" w:cs="Times New Roman"/>
          <w:color w:val="auto"/>
          <w:sz w:val="20"/>
          <w:szCs w:val="20"/>
        </w:rPr>
        <w:t>vul</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 </w:t>
      </w:r>
      <w:proofErr w:type="spellStart"/>
      <w:r w:rsidR="006A617B" w:rsidRPr="00A378D2">
        <w:rPr>
          <w:rFonts w:ascii="Times New Roman" w:hAnsi="Times New Roman" w:cs="Times New Roman"/>
          <w:color w:val="auto"/>
          <w:sz w:val="20"/>
          <w:szCs w:val="20"/>
        </w:rPr>
        <w:t>adh</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richoplax </w:t>
      </w:r>
      <w:proofErr w:type="spellStart"/>
      <w:r w:rsidR="006A617B" w:rsidRPr="00A378D2">
        <w:rPr>
          <w:rFonts w:ascii="Times New Roman" w:hAnsi="Times New Roman" w:cs="Times New Roman"/>
          <w:color w:val="auto"/>
          <w:sz w:val="20"/>
          <w:szCs w:val="20"/>
        </w:rPr>
        <w:t>adhaeren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Amphimedon </w:t>
      </w:r>
      <w:proofErr w:type="spellStart"/>
      <w:r w:rsidR="006A617B" w:rsidRPr="00A378D2">
        <w:rPr>
          <w:rFonts w:ascii="Times New Roman" w:hAnsi="Times New Roman" w:cs="Times New Roman"/>
          <w:color w:val="auto"/>
          <w:sz w:val="20"/>
          <w:szCs w:val="20"/>
        </w:rPr>
        <w:t>queensland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Mnemiopsis</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leidyi</w:t>
      </w:r>
      <w:proofErr w:type="spellEnd"/>
      <w:r w:rsidR="006A617B" w:rsidRPr="00A378D2">
        <w:rPr>
          <w:rFonts w:ascii="Times New Roman" w:hAnsi="Times New Roman" w:cs="Times New Roman"/>
          <w:i w:val="0"/>
          <w:iCs w:val="0"/>
          <w:color w:val="auto"/>
          <w:sz w:val="20"/>
          <w:szCs w:val="20"/>
        </w:rPr>
        <w:t>.</w:t>
      </w:r>
    </w:p>
    <w:p w14:paraId="25962109" w14:textId="4DCA9C16" w:rsidR="00DB3F5F" w:rsidRDefault="00591146" w:rsidP="00CA041D">
      <w:pPr>
        <w:spacing w:line="360" w:lineRule="auto"/>
        <w:jc w:val="both"/>
        <w:rPr>
          <w:rFonts w:ascii="Times New Roman" w:eastAsia="Times New Roman" w:hAnsi="Times New Roman" w:cs="Times New Roman"/>
          <w:sz w:val="24"/>
          <w:szCs w:val="24"/>
        </w:rPr>
      </w:pPr>
      <w:r>
        <w:rPr>
          <w:noProof/>
        </w:rPr>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2"/>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620AC584" w14:textId="1BCF5183" w:rsidR="00441600" w:rsidRDefault="00DB3F5F" w:rsidP="00CA041D">
      <w:pPr>
        <w:spacing w:line="360" w:lineRule="auto"/>
        <w:jc w:val="both"/>
        <w:rPr>
          <w:rFonts w:ascii="Times New Roman" w:eastAsia="Times New Roman" w:hAnsi="Times New Roman" w:cs="Times New Roman"/>
          <w:sz w:val="24"/>
          <w:szCs w:val="24"/>
        </w:rPr>
      </w:pPr>
      <w:proofErr w:type="spellStart"/>
      <w:r w:rsidRPr="00086D70">
        <w:rPr>
          <w:rFonts w:ascii="Times New Roman" w:eastAsia="Times New Roman" w:hAnsi="Times New Roman" w:cs="Times New Roman"/>
          <w:sz w:val="24"/>
          <w:szCs w:val="24"/>
        </w:rPr>
        <w:t>metcells</w:t>
      </w:r>
      <w:proofErr w:type="spellEnd"/>
      <w:r w:rsidRPr="00086D70">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e extracted </w:t>
      </w:r>
      <w:r>
        <w:rPr>
          <w:rFonts w:ascii="Times New Roman" w:eastAsia="Times New Roman" w:hAnsi="Times New Roman" w:cs="Times New Roman"/>
          <w:sz w:val="24"/>
          <w:szCs w:val="24"/>
        </w:rPr>
        <w:t>s</w:t>
      </w:r>
      <w:r w:rsidR="00441600" w:rsidRPr="00086D70">
        <w:rPr>
          <w:rFonts w:ascii="Times New Roman" w:eastAsia="Times New Roman" w:hAnsi="Times New Roman" w:cs="Times New Roman"/>
          <w:sz w:val="24"/>
          <w:szCs w:val="24"/>
        </w:rPr>
        <w:t xml:space="preserve">ubnetworks of the metacells most closely related to human PRC metacells (Figure </w:t>
      </w:r>
      <w:r w:rsidR="00441600" w:rsidRPr="009320C0">
        <w:rPr>
          <w:rFonts w:ascii="Times New Roman" w:eastAsia="Times New Roman" w:hAnsi="Times New Roman" w:cs="Times New Roman"/>
          <w:sz w:val="24"/>
          <w:szCs w:val="24"/>
        </w:rPr>
        <w:t>3.7</w:t>
      </w:r>
      <w:r w:rsidR="00441600">
        <w:rPr>
          <w:rFonts w:ascii="Times New Roman" w:eastAsia="Times New Roman" w:hAnsi="Times New Roman" w:cs="Times New Roman"/>
          <w:sz w:val="24"/>
          <w:szCs w:val="24"/>
        </w:rPr>
        <w:t>B</w:t>
      </w:r>
      <w:r w:rsidR="00441600" w:rsidRPr="00086D70">
        <w:rPr>
          <w:rFonts w:ascii="Times New Roman" w:eastAsia="Times New Roman" w:hAnsi="Times New Roman" w:cs="Times New Roman"/>
          <w:sz w:val="24"/>
          <w:szCs w:val="24"/>
        </w:rPr>
        <w:t>’) and to the</w:t>
      </w:r>
      <w:r w:rsidR="00441600">
        <w:rPr>
          <w:rFonts w:ascii="Times New Roman" w:eastAsia="Times New Roman" w:hAnsi="Times New Roman" w:cs="Times New Roman"/>
          <w:sz w:val="24"/>
          <w:szCs w:val="24"/>
        </w:rPr>
        <w:t xml:space="preserve"> </w:t>
      </w:r>
      <w:r w:rsidR="00441600" w:rsidRPr="00086D70">
        <w:rPr>
          <w:rFonts w:ascii="Times New Roman" w:eastAsia="Times New Roman" w:hAnsi="Times New Roman" w:cs="Times New Roman"/>
          <w:i/>
          <w:sz w:val="24"/>
          <w:szCs w:val="24"/>
        </w:rPr>
        <w:t>Drosophila</w:t>
      </w:r>
      <w:r w:rsidR="00441600">
        <w:rPr>
          <w:rFonts w:ascii="Times New Roman" w:eastAsia="Times New Roman" w:hAnsi="Times New Roman" w:cs="Times New Roman"/>
          <w:i/>
          <w:sz w:val="24"/>
          <w:szCs w:val="24"/>
        </w:rPr>
        <w:t xml:space="preserve"> melanogaster</w:t>
      </w:r>
      <w:r w:rsidR="00441600" w:rsidRPr="00086D70">
        <w:rPr>
          <w:rFonts w:ascii="Times New Roman" w:eastAsia="Times New Roman" w:hAnsi="Times New Roman" w:cs="Times New Roman"/>
          <w:sz w:val="24"/>
          <w:szCs w:val="24"/>
        </w:rPr>
        <w:t xml:space="preserve"> PRC metacell (Figure </w:t>
      </w:r>
      <w:r w:rsidR="00441600" w:rsidRPr="009320C0">
        <w:rPr>
          <w:rFonts w:ascii="Times New Roman" w:eastAsia="Times New Roman" w:hAnsi="Times New Roman" w:cs="Times New Roman"/>
          <w:sz w:val="24"/>
          <w:szCs w:val="24"/>
        </w:rPr>
        <w:t>3.7B’’</w:t>
      </w:r>
      <w:r w:rsidR="00441600" w:rsidRPr="00086D70">
        <w:rPr>
          <w:rFonts w:ascii="Times New Roman" w:eastAsia="Times New Roman" w:hAnsi="Times New Roman" w:cs="Times New Roman"/>
          <w:sz w:val="24"/>
          <w:szCs w:val="24"/>
        </w:rPr>
        <w:t xml:space="preserve">).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46DC51A1" w14:textId="10E5EE17" w:rsidR="0051582B"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r w:rsidR="00A838E8"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2A763D45">
                <wp:simplePos x="0" y="0"/>
                <wp:positionH relativeFrom="margin">
                  <wp:align>center</wp:align>
                </wp:positionH>
                <wp:positionV relativeFrom="margin">
                  <wp:align>bottom</wp:align>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stroked="f">
                <v:textbox>
                  <w:txbxContent/>
                </v:textbox>
                <w10:wrap type="square" anchorx="margin" anchory="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3"/>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E4250E">
                            <w:pPr>
                              <w:pStyle w:val="Caption"/>
                              <w:spacing w:before="100" w:after="100" w:line="276" w:lineRule="auto"/>
                              <w:ind w:left="-142" w:right="-162"/>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E4250E">
                      <w:pPr>
                        <w:pStyle w:val="Caption"/>
                        <w:spacing w:before="100" w:after="100" w:line="276" w:lineRule="auto"/>
                        <w:ind w:left="-142" w:right="-162"/>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239A805A"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ext, w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expressed in </w:t>
      </w:r>
      <w:r w:rsidR="0046156D">
        <w:rPr>
          <w:rFonts w:ascii="Times New Roman" w:eastAsia="Times New Roman" w:hAnsi="Times New Roman" w:cs="Times New Roman"/>
          <w:sz w:val="24"/>
          <w:szCs w:val="24"/>
        </w:rPr>
        <w:t>3</w:t>
      </w:r>
      <w:r w:rsidR="00FB417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 more phyla (Figure </w:t>
      </w:r>
      <w:r w:rsidR="00EF623B" w:rsidRPr="0026142C">
        <w:rPr>
          <w:rFonts w:ascii="Times New Roman" w:eastAsia="Times New Roman" w:hAnsi="Times New Roman" w:cs="Times New Roman"/>
          <w:sz w:val="24"/>
          <w:szCs w:val="24"/>
        </w:rPr>
        <w:t>3.8</w:t>
      </w:r>
      <w:r w:rsidR="0046156D" w:rsidRPr="0026142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r w:rsidR="004C4A85">
        <w:rPr>
          <w:rFonts w:ascii="Times New Roman" w:eastAsia="Times New Roman" w:hAnsi="Times New Roman" w:cs="Times New Roman"/>
          <w:sz w:val="24"/>
          <w:szCs w:val="24"/>
        </w:rPr>
        <w:t>while</w:t>
      </w:r>
      <w:r w:rsidR="004C4A8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e majority were expressed in 2 or 1 phyla (</w:t>
      </w:r>
      <w:r w:rsidR="00EF623B" w:rsidRPr="00EF623B">
        <w:rPr>
          <w:rFonts w:ascii="Times New Roman" w:eastAsia="Times New Roman" w:hAnsi="Times New Roman" w:cs="Times New Roman"/>
          <w:sz w:val="24"/>
          <w:szCs w:val="24"/>
          <w:highlight w:val="yellow"/>
        </w:rPr>
        <w:t>Extended Figure 3.8A</w:t>
      </w:r>
      <w:r w:rsidRPr="00086D70">
        <w:rPr>
          <w:rFonts w:ascii="Times New Roman" w:eastAsia="Times New Roman" w:hAnsi="Times New Roman" w:cs="Times New Roman"/>
          <w:sz w:val="24"/>
          <w:szCs w:val="24"/>
        </w:rPr>
        <w:t xml:space="preserve">). Of the </w:t>
      </w:r>
      <w:r w:rsidR="00723E3F">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00941A42">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is2</w:t>
      </w:r>
      <w:r w:rsidR="00505736">
        <w:rPr>
          <w:rFonts w:ascii="Times New Roman" w:eastAsia="Times New Roman" w:hAnsi="Times New Roman" w:cs="Times New Roman"/>
          <w:sz w:val="24"/>
          <w:szCs w:val="24"/>
        </w:rPr>
        <w:t xml:space="preserve"> </w:t>
      </w:r>
      <w:r w:rsidR="00F6067E">
        <w:rPr>
          <w:rFonts w:ascii="Times New Roman" w:eastAsia="Times New Roman" w:hAnsi="Times New Roman" w:cs="Times New Roman"/>
          <w:sz w:val="24"/>
          <w:szCs w:val="24"/>
        </w:rPr>
        <w:t>and Tbx2</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4C65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C6569" w:rsidRPr="004C6569">
        <w:rPr>
          <w:rFonts w:ascii="Times New Roman" w:hAnsi="Times New Roman" w:cs="Times New Roman"/>
          <w:sz w:val="24"/>
        </w:rPr>
        <w:t>(Zuber et al. 2003; Alvarez-Delfin et al. 2009;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0086D70">
        <w:rPr>
          <w:rFonts w:ascii="Times New Roman" w:eastAsia="Times New Roman" w:hAnsi="Times New Roman" w:cs="Times New Roman"/>
          <w:sz w:val="24"/>
          <w:szCs w:val="24"/>
        </w:rPr>
        <w:t>Otx</w:t>
      </w:r>
      <w:proofErr w:type="spellEnd"/>
      <w:r w:rsidRPr="00086D70">
        <w:rPr>
          <w:rFonts w:ascii="Times New Roman" w:eastAsia="Times New Roman" w:hAnsi="Times New Roman" w:cs="Times New Roman"/>
          <w:sz w:val="24"/>
          <w:szCs w:val="24"/>
        </w:rPr>
        <w:t xml:space="preserve"> or Rx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did not pass the threshold of 3 or more phyla in our dataset</w:t>
      </w:r>
      <w:r w:rsidR="00B20365">
        <w:rPr>
          <w:rFonts w:ascii="Times New Roman" w:eastAsia="Times New Roman" w:hAnsi="Times New Roman" w:cs="Times New Roman"/>
          <w:sz w:val="24"/>
          <w:szCs w:val="24"/>
        </w:rPr>
        <w:t xml:space="preserve"> (</w:t>
      </w:r>
      <w:r w:rsidR="00B20365" w:rsidRPr="00B20365">
        <w:rPr>
          <w:rFonts w:ascii="Times New Roman" w:eastAsia="Times New Roman" w:hAnsi="Times New Roman" w:cs="Times New Roman"/>
          <w:sz w:val="24"/>
          <w:szCs w:val="24"/>
          <w:highlight w:val="yellow"/>
        </w:rPr>
        <w:t>Extended Figure 3.8A</w:t>
      </w:r>
      <w:r w:rsidR="00B2036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Curiously, while there seems to be some conserved pattern of combinations of </w:t>
      </w:r>
      <w:r w:rsidR="00C44793">
        <w:rPr>
          <w:rFonts w:ascii="Times New Roman" w:eastAsia="Times New Roman" w:hAnsi="Times New Roman" w:cs="Times New Roman"/>
          <w:sz w:val="24"/>
          <w:szCs w:val="24"/>
        </w:rPr>
        <w:t>regulatory gene</w:t>
      </w:r>
      <w:r w:rsidRPr="00086D70">
        <w:rPr>
          <w:rFonts w:ascii="Times New Roman" w:eastAsia="Times New Roman" w:hAnsi="Times New Roman" w:cs="Times New Roman"/>
          <w:sz w:val="24"/>
          <w:szCs w:val="24"/>
        </w:rPr>
        <w:t xml:space="preserve">s expressed within </w:t>
      </w:r>
      <w:r w:rsidR="001849D9">
        <w:rPr>
          <w:rFonts w:ascii="Times New Roman" w:eastAsia="Times New Roman" w:hAnsi="Times New Roman" w:cs="Times New Roman"/>
          <w:sz w:val="24"/>
          <w:szCs w:val="24"/>
        </w:rPr>
        <w:t xml:space="preserve">PRC-like metacells of </w:t>
      </w:r>
      <w:r w:rsidRPr="00086D70">
        <w:rPr>
          <w:rFonts w:ascii="Times New Roman" w:eastAsia="Times New Roman" w:hAnsi="Times New Roman" w:cs="Times New Roman"/>
          <w:sz w:val="24"/>
          <w:szCs w:val="24"/>
        </w:rPr>
        <w:t xml:space="preserve">the same species, across </w:t>
      </w:r>
      <w:r w:rsidR="0076205D">
        <w:rPr>
          <w:rFonts w:ascii="Times New Roman" w:eastAsia="Times New Roman" w:hAnsi="Times New Roman" w:cs="Times New Roman"/>
          <w:sz w:val="24"/>
          <w:szCs w:val="24"/>
        </w:rPr>
        <w:t xml:space="preserve">different </w:t>
      </w:r>
      <w:r w:rsidRPr="00086D70">
        <w:rPr>
          <w:rFonts w:ascii="Times New Roman" w:eastAsia="Times New Roman" w:hAnsi="Times New Roman" w:cs="Times New Roman"/>
          <w:sz w:val="24"/>
          <w:szCs w:val="24"/>
        </w:rPr>
        <w:t>species there seems to be little conservation. This explains all the indirect connections that we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 xml:space="preserve">Transcription factors amongst the most abundant regulatory genes in PRC-like metacells throughout </w:t>
      </w:r>
      <w:commentRangeStart w:id="22"/>
      <w:r w:rsidRPr="008F7311">
        <w:rPr>
          <w:rFonts w:ascii="Times New Roman" w:eastAsia="Times New Roman" w:hAnsi="Times New Roman" w:cs="Times New Roman"/>
          <w:b/>
          <w:bCs/>
          <w:sz w:val="24"/>
          <w:szCs w:val="24"/>
        </w:rPr>
        <w:t>animals</w:t>
      </w:r>
      <w:commentRangeEnd w:id="22"/>
      <w:r w:rsidR="00673764">
        <w:rPr>
          <w:rStyle w:val="CommentReference"/>
        </w:rPr>
        <w:commentReference w:id="22"/>
      </w:r>
    </w:p>
    <w:p w14:paraId="13D07CA8" w14:textId="59ACD84D"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405EC5">
        <w:rPr>
          <w:rFonts w:ascii="Times New Roman" w:eastAsia="Times New Roman" w:hAnsi="Times New Roman" w:cs="Times New Roman"/>
          <w:sz w:val="24"/>
          <w:szCs w:val="24"/>
        </w:rPr>
        <w:t xml:space="preserve">w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allowed us to </w:t>
      </w:r>
      <w:r w:rsidR="00372428">
        <w:rPr>
          <w:rFonts w:ascii="Times New Roman" w:eastAsia="Times New Roman" w:hAnsi="Times New Roman" w:cs="Times New Roman"/>
          <w:sz w:val="24"/>
          <w:szCs w:val="24"/>
        </w:rPr>
        <w:t xml:space="preserve">clarify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proofErr w:type="spellStart"/>
      <w:r w:rsidR="008B0F16">
        <w:rPr>
          <w:rFonts w:ascii="Times New Roman" w:eastAsia="Times New Roman" w:hAnsi="Times New Roman" w:cs="Times New Roman"/>
          <w:sz w:val="24"/>
          <w:szCs w:val="24"/>
        </w:rPr>
        <w:t>bZIP</w:t>
      </w:r>
      <w:proofErr w:type="spellEnd"/>
      <w:r w:rsidR="008B0F16">
        <w:rPr>
          <w:rFonts w:ascii="Times New Roman" w:eastAsia="Times New Roman" w:hAnsi="Times New Roman" w:cs="Times New Roman"/>
          <w:sz w:val="24"/>
          <w:szCs w:val="24"/>
        </w:rPr>
        <w:t xml:space="preserve">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536203C2">
                <wp:simplePos x="0" y="0"/>
                <wp:positionH relativeFrom="margin">
                  <wp:posOffset>-71120</wp:posOffset>
                </wp:positionH>
                <wp:positionV relativeFrom="margin">
                  <wp:posOffset>7209459</wp:posOffset>
                </wp:positionV>
                <wp:extent cx="5544000" cy="1933575"/>
                <wp:effectExtent l="0" t="0" r="0" b="9525"/>
                <wp:wrapTopAndBottom/>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F11A2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4"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5.6pt;margin-top:567.65pt;width:436.5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" stroked="f">
                <v:textbox style="mso-next-textbox:#_x0000_s1039">
                  <w:txbxContent>
                    <w:p w14:paraId="1F09BA62" w14:textId="5BCBBBFD" w:rsidR="0055508E" w:rsidRPr="00C8011C" w:rsidRDefault="0055508E" w:rsidP="00F11A2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5"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topAndBottom"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6"/>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372EF831">
                <wp:extent cx="5401310" cy="2600325"/>
                <wp:effectExtent l="0" t="0" r="8890" b="190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Pr>
          <w:rFonts w:ascii="Times New Roman" w:eastAsia="Times New Roman" w:hAnsi="Times New Roman" w:cs="Times New Roman"/>
          <w:sz w:val="24"/>
          <w:szCs w:val="24"/>
        </w:rPr>
        <w:t>have an</w:t>
      </w:r>
      <w:r w:rsidR="003C0B42">
        <w:rPr>
          <w:rFonts w:ascii="Times New Roman" w:eastAsia="Times New Roman" w:hAnsi="Times New Roman" w:cs="Times New Roman"/>
          <w:sz w:val="24"/>
          <w:szCs w:val="24"/>
        </w:rPr>
        <w:t xml:space="preserve"> unclassified structure. </w:t>
      </w:r>
      <w:r w:rsidR="006533FF">
        <w:rPr>
          <w:rFonts w:ascii="Times New Roman" w:eastAsia="Times New Roman" w:hAnsi="Times New Roman" w:cs="Times New Roman"/>
          <w:sz w:val="24"/>
          <w:szCs w:val="24"/>
        </w:rPr>
        <w:t xml:space="preserve">When we examined all </w:t>
      </w:r>
      <w:r w:rsidR="00B6776A">
        <w:rPr>
          <w:rFonts w:ascii="Times New Roman" w:eastAsia="Times New Roman" w:hAnsi="Times New Roman" w:cs="Times New Roman"/>
          <w:sz w:val="24"/>
          <w:szCs w:val="24"/>
        </w:rPr>
        <w:t xml:space="preserve">421 </w:t>
      </w:r>
      <w:r w:rsidR="006533FF">
        <w:rPr>
          <w:rFonts w:ascii="Times New Roman" w:eastAsia="Times New Roman" w:hAnsi="Times New Roman" w:cs="Times New Roman"/>
          <w:sz w:val="24"/>
          <w:szCs w:val="24"/>
        </w:rPr>
        <w:t xml:space="preserve">orthogroups that were present in at least 2 </w:t>
      </w:r>
      <w:r w:rsidR="00153167">
        <w:rPr>
          <w:rFonts w:ascii="Times New Roman" w:eastAsia="Times New Roman" w:hAnsi="Times New Roman" w:cs="Times New Roman"/>
          <w:sz w:val="24"/>
          <w:szCs w:val="24"/>
        </w:rPr>
        <w:t>metacells</w:t>
      </w:r>
      <w:r w:rsidR="006533FF">
        <w:rPr>
          <w:rFonts w:ascii="Times New Roman" w:eastAsia="Times New Roman" w:hAnsi="Times New Roman" w:cs="Times New Roman"/>
          <w:sz w:val="24"/>
          <w:szCs w:val="24"/>
        </w:rPr>
        <w:t xml:space="preserve"> (</w:t>
      </w:r>
      <w:r w:rsidR="00B6776A" w:rsidRPr="00E617EC">
        <w:rPr>
          <w:rFonts w:ascii="Times New Roman" w:eastAsia="Times New Roman" w:hAnsi="Times New Roman" w:cs="Times New Roman"/>
          <w:sz w:val="24"/>
          <w:szCs w:val="24"/>
          <w:highlight w:val="yellow"/>
        </w:rPr>
        <w:t>Supp</w:t>
      </w:r>
      <w:r w:rsidR="00AF7AE6" w:rsidRPr="00E617EC">
        <w:rPr>
          <w:rFonts w:ascii="Times New Roman" w:eastAsia="Times New Roman" w:hAnsi="Times New Roman" w:cs="Times New Roman"/>
          <w:sz w:val="24"/>
          <w:szCs w:val="24"/>
          <w:highlight w:val="yellow"/>
        </w:rPr>
        <w:t>lementary Table S3.3</w:t>
      </w:r>
      <w:r w:rsidR="006533FF">
        <w:rPr>
          <w:rFonts w:ascii="Times New Roman" w:eastAsia="Times New Roman" w:hAnsi="Times New Roman" w:cs="Times New Roman"/>
          <w:sz w:val="24"/>
          <w:szCs w:val="24"/>
        </w:rPr>
        <w:t>) t</w:t>
      </w:r>
      <w:r w:rsidR="00D31238">
        <w:rPr>
          <w:rFonts w:ascii="Times New Roman" w:eastAsia="Times New Roman" w:hAnsi="Times New Roman" w:cs="Times New Roman"/>
          <w:sz w:val="24"/>
          <w:szCs w:val="24"/>
        </w:rPr>
        <w:t xml:space="preserve">he percentages of these categories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w:t>
      </w:r>
      <w:proofErr w:type="spellStart"/>
      <w:r w:rsidR="001B5EDC">
        <w:rPr>
          <w:rFonts w:ascii="Times New Roman" w:eastAsia="Times New Roman" w:hAnsi="Times New Roman" w:cs="Times New Roman"/>
          <w:sz w:val="24"/>
          <w:szCs w:val="24"/>
        </w:rPr>
        <w:t>bZIP</w:t>
      </w:r>
      <w:proofErr w:type="spellEnd"/>
      <w:r w:rsidR="001B5EDC">
        <w:rPr>
          <w:rFonts w:ascii="Times New Roman" w:eastAsia="Times New Roman" w:hAnsi="Times New Roman" w:cs="Times New Roman"/>
          <w:sz w:val="24"/>
          <w:szCs w:val="24"/>
        </w:rPr>
        <w:t xml:space="preserve">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w:t>
      </w:r>
      <w:proofErr w:type="spellStart"/>
      <w:r w:rsidR="00422930">
        <w:rPr>
          <w:rFonts w:ascii="Times New Roman" w:eastAsia="Times New Roman" w:hAnsi="Times New Roman" w:cs="Times New Roman"/>
          <w:sz w:val="24"/>
          <w:szCs w:val="24"/>
        </w:rPr>
        <w:t>bHLH</w:t>
      </w:r>
      <w:proofErr w:type="spellEnd"/>
      <w:r w:rsidR="00422930">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commentRangeStart w:id="23"/>
      <w:r w:rsidRPr="003F45E1">
        <w:rPr>
          <w:rFonts w:ascii="Times New Roman" w:eastAsia="Times New Roman" w:hAnsi="Times New Roman" w:cs="Times New Roman"/>
          <w:bCs/>
          <w:color w:val="0070C0"/>
          <w:sz w:val="32"/>
          <w:szCs w:val="32"/>
        </w:rPr>
        <w:lastRenderedPageBreak/>
        <w:t>Conclusions</w:t>
      </w:r>
      <w:commentRangeEnd w:id="23"/>
      <w:r w:rsidR="008C0241">
        <w:rPr>
          <w:rStyle w:val="CommentReference"/>
        </w:rPr>
        <w:commentReference w:id="23"/>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362B5B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w:t>
      </w:r>
      <w:r w:rsidR="00273FE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AD2BDD" w:rsidRPr="00AD2BDD">
        <w:rPr>
          <w:rFonts w:ascii="Times New Roman" w:eastAsia="Times New Roman" w:hAnsi="Times New Roman" w:cs="Times New Roman"/>
          <w:sz w:val="24"/>
          <w:szCs w:val="24"/>
        </w:rPr>
        <w:t xml:space="preserve">Notably, even the sub-lineages </w:t>
      </w:r>
      <w:r w:rsidR="005E146D">
        <w:rPr>
          <w:rFonts w:ascii="Times New Roman" w:eastAsia="Times New Roman" w:hAnsi="Times New Roman" w:cs="Times New Roman"/>
          <w:sz w:val="24"/>
          <w:szCs w:val="24"/>
        </w:rPr>
        <w:t xml:space="preserve">containing the </w:t>
      </w:r>
      <w:r w:rsidR="0038141C">
        <w:rPr>
          <w:rFonts w:ascii="Times New Roman" w:eastAsia="Times New Roman" w:hAnsi="Times New Roman" w:cs="Times New Roman"/>
          <w:sz w:val="24"/>
          <w:szCs w:val="24"/>
        </w:rPr>
        <w:t xml:space="preserve">precise </w:t>
      </w:r>
      <w:r w:rsidR="005E146D">
        <w:rPr>
          <w:rFonts w:ascii="Times New Roman" w:eastAsia="Times New Roman" w:hAnsi="Times New Roman" w:cs="Times New Roman"/>
          <w:sz w:val="24"/>
          <w:szCs w:val="24"/>
        </w:rPr>
        <w:t xml:space="preserve">genes </w:t>
      </w:r>
      <w:r w:rsidR="00915D55">
        <w:rPr>
          <w:rFonts w:ascii="Times New Roman" w:eastAsia="Times New Roman" w:hAnsi="Times New Roman" w:cs="Times New Roman"/>
          <w:sz w:val="24"/>
          <w:szCs w:val="24"/>
        </w:rPr>
        <w:t>specialised in</w:t>
      </w:r>
      <w:r w:rsidR="00AD2BDD" w:rsidRPr="00AD2BDD">
        <w:rPr>
          <w:rFonts w:ascii="Times New Roman" w:eastAsia="Times New Roman" w:hAnsi="Times New Roman" w:cs="Times New Roman"/>
          <w:sz w:val="24"/>
          <w:szCs w:val="24"/>
        </w:rPr>
        <w:t xml:space="preserve"> phototransduction functions often trace back to pre-Meta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Holo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 xml:space="preserve"> times, with </w:t>
      </w:r>
      <w:r w:rsidR="005E146D">
        <w:rPr>
          <w:rFonts w:ascii="Times New Roman" w:eastAsia="Times New Roman" w:hAnsi="Times New Roman" w:cs="Times New Roman"/>
          <w:sz w:val="24"/>
          <w:szCs w:val="24"/>
        </w:rPr>
        <w:t>few</w:t>
      </w:r>
      <w:r w:rsidR="00AD2BDD" w:rsidRPr="00AD2BDD">
        <w:rPr>
          <w:rFonts w:ascii="Times New Roman" w:eastAsia="Times New Roman" w:hAnsi="Times New Roman" w:cs="Times New Roman"/>
          <w:sz w:val="24"/>
          <w:szCs w:val="24"/>
        </w:rPr>
        <w:t xml:space="preserve"> exceptions primarily </w:t>
      </w:r>
      <w:r w:rsidR="00915D55">
        <w:rPr>
          <w:rFonts w:ascii="Times New Roman" w:eastAsia="Times New Roman" w:hAnsi="Times New Roman" w:cs="Times New Roman"/>
          <w:sz w:val="24"/>
          <w:szCs w:val="24"/>
        </w:rPr>
        <w:t>amongst</w:t>
      </w:r>
      <w:r w:rsidR="00AD2BDD" w:rsidRPr="00AD2BDD">
        <w:rPr>
          <w:rFonts w:ascii="Times New Roman" w:eastAsia="Times New Roman" w:hAnsi="Times New Roman" w:cs="Times New Roman"/>
          <w:sz w:val="24"/>
          <w:szCs w:val="24"/>
        </w:rPr>
        <w:t xml:space="preserve"> ciliary components.</w:t>
      </w:r>
      <w:r w:rsidR="00460B0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5169DD7A" w14:textId="70BE2482" w:rsidR="007914A1"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60" w14:textId="7B37781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w:t>
      </w:r>
      <w:r w:rsidR="003D6325">
        <w:rPr>
          <w:rFonts w:ascii="Times New Roman" w:eastAsia="Times New Roman" w:hAnsi="Times New Roman" w:cs="Times New Roman"/>
          <w:sz w:val="24"/>
          <w:szCs w:val="24"/>
        </w:rPr>
        <w:t xml:space="preserve">uncovered </w:t>
      </w:r>
      <w:r w:rsidR="00871238">
        <w:rPr>
          <w:rFonts w:ascii="Times New Roman" w:eastAsia="Times New Roman" w:hAnsi="Times New Roman" w:cs="Times New Roman"/>
          <w:sz w:val="24"/>
          <w:szCs w:val="24"/>
        </w:rPr>
        <w:t xml:space="preserve">that </w:t>
      </w:r>
      <w:r w:rsidR="003D6325">
        <w:rPr>
          <w:rFonts w:ascii="Times New Roman" w:eastAsia="Times New Roman" w:hAnsi="Times New Roman" w:cs="Times New Roman"/>
          <w:sz w:val="24"/>
          <w:szCs w:val="24"/>
        </w:rPr>
        <w:t xml:space="preserve">the most common </w:t>
      </w:r>
      <w:r w:rsidR="00871238">
        <w:rPr>
          <w:rFonts w:ascii="Times New Roman" w:eastAsia="Times New Roman" w:hAnsi="Times New Roman" w:cs="Times New Roman"/>
          <w:sz w:val="24"/>
          <w:szCs w:val="24"/>
        </w:rPr>
        <w:t>category</w:t>
      </w:r>
      <w:r w:rsidR="003D6325">
        <w:rPr>
          <w:rFonts w:ascii="Times New Roman" w:eastAsia="Times New Roman" w:hAnsi="Times New Roman" w:cs="Times New Roman"/>
          <w:sz w:val="24"/>
          <w:szCs w:val="24"/>
        </w:rPr>
        <w:t xml:space="preserve"> of </w:t>
      </w:r>
      <w:r w:rsidR="00871238">
        <w:rPr>
          <w:rFonts w:ascii="Times New Roman" w:eastAsia="Times New Roman" w:hAnsi="Times New Roman" w:cs="Times New Roman"/>
          <w:sz w:val="24"/>
          <w:szCs w:val="24"/>
        </w:rPr>
        <w:t xml:space="preserve">regulatory genes shared across animal PRCs are transcription factors. Although our results </w:t>
      </w:r>
      <w:r w:rsidRPr="00086D70">
        <w:rPr>
          <w:rFonts w:ascii="Times New Roman" w:eastAsia="Times New Roman" w:hAnsi="Times New Roman" w:cs="Times New Roman"/>
          <w:sz w:val="24"/>
          <w:szCs w:val="24"/>
        </w:rPr>
        <w:t>suggest that the exact combinations of these genes are species-specific</w:t>
      </w:r>
      <w:r w:rsidR="00E92A67">
        <w:rPr>
          <w:rFonts w:ascii="Times New Roman" w:eastAsia="Times New Roman" w:hAnsi="Times New Roman" w:cs="Times New Roman"/>
          <w:sz w:val="24"/>
          <w:szCs w:val="24"/>
        </w:rPr>
        <w:t xml:space="preserve">, there are some transcription factor families that are more abundant than others. </w:t>
      </w:r>
      <w:r w:rsidR="00D93718">
        <w:rPr>
          <w:rFonts w:ascii="Times New Roman" w:eastAsia="Times New Roman" w:hAnsi="Times New Roman" w:cs="Times New Roman"/>
          <w:sz w:val="24"/>
          <w:szCs w:val="24"/>
        </w:rPr>
        <w:t xml:space="preserve">For example, </w:t>
      </w:r>
      <w:proofErr w:type="spellStart"/>
      <w:r w:rsidR="005759D1">
        <w:rPr>
          <w:rFonts w:ascii="Times New Roman" w:eastAsia="Times New Roman" w:hAnsi="Times New Roman" w:cs="Times New Roman"/>
          <w:sz w:val="24"/>
          <w:szCs w:val="24"/>
        </w:rPr>
        <w:t>bZIP</w:t>
      </w:r>
      <w:proofErr w:type="spellEnd"/>
      <w:r w:rsidR="000E4F8E">
        <w:rPr>
          <w:rFonts w:ascii="Times New Roman" w:eastAsia="Times New Roman" w:hAnsi="Times New Roman" w:cs="Times New Roman"/>
          <w:sz w:val="24"/>
          <w:szCs w:val="24"/>
        </w:rPr>
        <w:t xml:space="preserve"> t</w:t>
      </w:r>
      <w:r w:rsidR="00697A62">
        <w:rPr>
          <w:rFonts w:ascii="Times New Roman" w:eastAsia="Times New Roman" w:hAnsi="Times New Roman" w:cs="Times New Roman"/>
          <w:sz w:val="24"/>
          <w:szCs w:val="24"/>
        </w:rPr>
        <w:t>ranscription factors</w:t>
      </w:r>
      <w:r w:rsidR="005759D1">
        <w:rPr>
          <w:rFonts w:ascii="Times New Roman" w:eastAsia="Times New Roman" w:hAnsi="Times New Roman" w:cs="Times New Roman"/>
          <w:sz w:val="24"/>
          <w:szCs w:val="24"/>
        </w:rPr>
        <w:t xml:space="preserve">, </w:t>
      </w:r>
      <w:r w:rsidR="0075482B">
        <w:rPr>
          <w:rFonts w:ascii="Times New Roman" w:eastAsia="Times New Roman" w:hAnsi="Times New Roman" w:cs="Times New Roman"/>
          <w:sz w:val="24"/>
          <w:szCs w:val="24"/>
        </w:rPr>
        <w:t>zinc fingers</w:t>
      </w:r>
      <w:r w:rsidR="00697A62">
        <w:rPr>
          <w:rFonts w:ascii="Times New Roman" w:eastAsia="Times New Roman" w:hAnsi="Times New Roman" w:cs="Times New Roman"/>
          <w:sz w:val="24"/>
          <w:szCs w:val="24"/>
        </w:rPr>
        <w:t xml:space="preserve"> C2H2 and homeoboxes are amongst the most frequent. </w:t>
      </w:r>
      <w:r w:rsidR="00D4035C">
        <w:rPr>
          <w:rFonts w:ascii="Times New Roman" w:eastAsia="Times New Roman" w:hAnsi="Times New Roman" w:cs="Times New Roman"/>
          <w:sz w:val="24"/>
          <w:szCs w:val="24"/>
        </w:rPr>
        <w:t xml:space="preserve">These transcription factor families in turn deploy </w:t>
      </w:r>
      <w:r w:rsidR="008B0D27">
        <w:rPr>
          <w:rFonts w:ascii="Times New Roman" w:eastAsia="Times New Roman" w:hAnsi="Times New Roman" w:cs="Times New Roman"/>
          <w:sz w:val="24"/>
          <w:szCs w:val="24"/>
        </w:rPr>
        <w:t xml:space="preserve">varied DNA-binding-domains, suggesting a </w:t>
      </w:r>
      <w:r w:rsidR="005F589D">
        <w:rPr>
          <w:rFonts w:ascii="Times New Roman" w:eastAsia="Times New Roman" w:hAnsi="Times New Roman" w:cs="Times New Roman"/>
          <w:sz w:val="24"/>
          <w:szCs w:val="24"/>
        </w:rPr>
        <w:t>broad spectrum</w:t>
      </w:r>
      <w:r w:rsidR="008B0D27">
        <w:rPr>
          <w:rFonts w:ascii="Times New Roman" w:eastAsia="Times New Roman" w:hAnsi="Times New Roman" w:cs="Times New Roman"/>
          <w:sz w:val="24"/>
          <w:szCs w:val="24"/>
        </w:rPr>
        <w:t xml:space="preserve"> of </w:t>
      </w:r>
      <w:r w:rsidR="00FA6B54">
        <w:rPr>
          <w:rFonts w:ascii="Times New Roman" w:eastAsia="Times New Roman" w:hAnsi="Times New Roman" w:cs="Times New Roman"/>
          <w:sz w:val="24"/>
          <w:szCs w:val="24"/>
        </w:rPr>
        <w:t>mechanisms through which transcription can be regulated in photoreceptor-like cells throughout animals</w:t>
      </w:r>
      <w:r w:rsidRPr="00086D70">
        <w:rPr>
          <w:rFonts w:ascii="Times New Roman" w:eastAsia="Times New Roman" w:hAnsi="Times New Roman" w:cs="Times New Roman"/>
          <w:sz w:val="24"/>
          <w:szCs w:val="24"/>
        </w:rPr>
        <w:t>.</w:t>
      </w:r>
    </w:p>
    <w:p w14:paraId="0B6A3E61" w14:textId="21A58291" w:rsidR="00D57823" w:rsidRPr="00086D70" w:rsidRDefault="00DC5406"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 i</w:t>
      </w:r>
      <w:r w:rsidR="002B567E" w:rsidRPr="00086D70">
        <w:rPr>
          <w:rFonts w:ascii="Times New Roman" w:eastAsia="Times New Roman" w:hAnsi="Times New Roman" w:cs="Times New Roman"/>
          <w:sz w:val="24"/>
          <w:szCs w:val="24"/>
        </w:rPr>
        <w:t>n this work we have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9677E9" w:rsidRDefault="002B567E" w:rsidP="00CA041D">
      <w:pPr>
        <w:spacing w:line="360" w:lineRule="auto"/>
        <w:jc w:val="both"/>
        <w:rPr>
          <w:rFonts w:ascii="Times New Roman" w:eastAsia="Times New Roman" w:hAnsi="Times New Roman" w:cs="Times New Roman"/>
          <w:bCs/>
          <w:color w:val="002060"/>
          <w:sz w:val="28"/>
          <w:szCs w:val="28"/>
        </w:rPr>
      </w:pPr>
      <w:r w:rsidRPr="009677E9">
        <w:rPr>
          <w:rFonts w:ascii="Times New Roman" w:eastAsia="Times New Roman" w:hAnsi="Times New Roman" w:cs="Times New Roman"/>
          <w:bCs/>
          <w:color w:val="002060"/>
          <w:sz w:val="28"/>
          <w:szCs w:val="28"/>
        </w:rPr>
        <w:t>Reconstruction of the Evolution of Phototransduction Components</w:t>
      </w:r>
      <w:r w:rsidR="00D63048" w:rsidRPr="009677E9">
        <w:rPr>
          <w:rFonts w:ascii="Times New Roman" w:eastAsia="Times New Roman" w:hAnsi="Times New Roman" w:cs="Times New Roman"/>
          <w:bCs/>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B" w14:textId="1138D134"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616412">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v1.4.rev22 (-automated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FASconCAT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ück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4B01C8" w:rsidRPr="00086D70">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most basal animal phylum. As this is one of the currently accepted scenarios </w:t>
      </w:r>
      <w:r w:rsidR="004B01C8" w:rsidRPr="00086D70">
        <w:rPr>
          <w:rFonts w:ascii="Times New Roman" w:hAnsi="Times New Roman" w:cs="Times New Roman"/>
          <w:sz w:val="24"/>
          <w:szCs w:val="24"/>
        </w:rPr>
        <w:fldChar w:fldCharType="begin"/>
      </w:r>
      <w:r w:rsidR="00940C97">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oth species topologies were kept for downstream applications </w:t>
      </w:r>
      <w:commentRangeStart w:id="24"/>
      <w:r w:rsidRPr="00086D70">
        <w:rPr>
          <w:rFonts w:ascii="Times New Roman" w:eastAsia="Times New Roman" w:hAnsi="Times New Roman" w:cs="Times New Roman"/>
          <w:sz w:val="24"/>
          <w:szCs w:val="24"/>
        </w:rPr>
        <w:t>(</w:t>
      </w:r>
      <w:r w:rsidR="00353F5D">
        <w:rPr>
          <w:rFonts w:ascii="Times New Roman" w:eastAsia="Times New Roman" w:hAnsi="Times New Roman" w:cs="Times New Roman"/>
          <w:sz w:val="24"/>
          <w:szCs w:val="24"/>
        </w:rPr>
        <w:t xml:space="preserve">and are </w:t>
      </w:r>
      <w:r w:rsidR="00353F5D" w:rsidRPr="006A226B">
        <w:rPr>
          <w:rFonts w:ascii="Times New Roman" w:eastAsia="Times New Roman" w:hAnsi="Times New Roman" w:cs="Times New Roman"/>
          <w:sz w:val="24"/>
          <w:szCs w:val="24"/>
          <w:highlight w:val="yellow"/>
        </w:rPr>
        <w:t>available on GitHub</w:t>
      </w:r>
      <w:r w:rsidR="00353F5D">
        <w:rPr>
          <w:rFonts w:ascii="Times New Roman" w:eastAsia="Times New Roman" w:hAnsi="Times New Roman" w:cs="Times New Roman"/>
          <w:sz w:val="24"/>
          <w:szCs w:val="24"/>
        </w:rPr>
        <w:t>)</w:t>
      </w:r>
      <w:commentRangeEnd w:id="24"/>
      <w:r w:rsidR="00F85635">
        <w:rPr>
          <w:rStyle w:val="CommentReference"/>
        </w:rPr>
        <w:commentReference w:id="24"/>
      </w:r>
      <w:r w:rsidR="006A226B">
        <w:rPr>
          <w:rFonts w:ascii="Times New Roman" w:eastAsia="Times New Roman" w:hAnsi="Times New Roman" w:cs="Times New Roman"/>
          <w:sz w:val="24"/>
          <w:szCs w:val="24"/>
        </w:rPr>
        <w:t>.</w:t>
      </w:r>
    </w:p>
    <w:p w14:paraId="687CD6F5" w14:textId="77777777" w:rsidR="006A226B" w:rsidRPr="00086D70" w:rsidRDefault="006A226B"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w:t>
      </w:r>
      <w:r w:rsidRPr="00086D70">
        <w:rPr>
          <w:rFonts w:ascii="Times New Roman" w:eastAsia="Times New Roman" w:hAnsi="Times New Roman" w:cs="Times New Roman"/>
          <w:sz w:val="24"/>
          <w:szCs w:val="24"/>
        </w:rPr>
        <w:lastRenderedPageBreak/>
        <w:t xml:space="preserve">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Kanehisa</w:t>
      </w:r>
      <w:proofErr w:type="spellEnd"/>
      <w:r w:rsidR="004B01C8" w:rsidRPr="00086D70">
        <w:rPr>
          <w:rFonts w:ascii="Times New Roman" w:hAnsi="Times New Roman" w:cs="Times New Roman"/>
          <w:sz w:val="24"/>
          <w:szCs w:val="24"/>
        </w:rPr>
        <w:t xml:space="preserve">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46CF4114"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B0B1C">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with -</w:t>
      </w:r>
      <w:proofErr w:type="spellStart"/>
      <w:r w:rsidRPr="00086D70">
        <w:rPr>
          <w:rFonts w:ascii="Times New Roman" w:eastAsia="Times New Roman" w:hAnsi="Times New Roman" w:cs="Times New Roman"/>
          <w:sz w:val="24"/>
          <w:szCs w:val="24"/>
        </w:rPr>
        <w:t>gt</w:t>
      </w:r>
      <w:proofErr w:type="spellEnd"/>
      <w:r w:rsidRPr="00086D70">
        <w:rPr>
          <w:rFonts w:ascii="Times New Roman" w:eastAsia="Times New Roman" w:hAnsi="Times New Roman" w:cs="Times New Roman"/>
          <w:sz w:val="24"/>
          <w:szCs w:val="24"/>
        </w:rPr>
        <w:t xml:space="preserve">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3517DB">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986F9A">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Kalyaanamoorthy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5F7A5F">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Any polytomy in the gene trees was randomly resolved with ETE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 as to obtain fully bifurcating gene trees necessary as inputs for the gene tree to species tree reconciliations (see below).</w:t>
      </w:r>
    </w:p>
    <w:p w14:paraId="659471E9" w14:textId="77777777" w:rsidR="004A573F" w:rsidRDefault="004A573F" w:rsidP="004A573F">
      <w:pPr>
        <w:spacing w:line="360" w:lineRule="auto"/>
        <w:jc w:val="both"/>
        <w:rPr>
          <w:rFonts w:ascii="Times New Roman" w:eastAsia="Times New Roman" w:hAnsi="Times New Roman" w:cs="Times New Roman"/>
          <w:sz w:val="24"/>
          <w:szCs w:val="24"/>
        </w:rPr>
      </w:pPr>
    </w:p>
    <w:p w14:paraId="57DB0C50"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Gene tree to species tree reconciliation</w:t>
      </w:r>
    </w:p>
    <w:p w14:paraId="38610F1A"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6A1B6791" w:rsidR="00D57823"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9677E9" w:rsidRDefault="002B567E" w:rsidP="00CA041D">
      <w:pPr>
        <w:spacing w:before="240" w:after="240" w:line="360" w:lineRule="auto"/>
        <w:jc w:val="both"/>
        <w:rPr>
          <w:rFonts w:ascii="Times New Roman" w:eastAsia="Times New Roman" w:hAnsi="Times New Roman" w:cs="Times New Roman"/>
          <w:bCs/>
          <w:color w:val="002060"/>
          <w:sz w:val="28"/>
          <w:szCs w:val="28"/>
        </w:rPr>
      </w:pPr>
      <w:r w:rsidRPr="009677E9">
        <w:rPr>
          <w:rFonts w:ascii="Times New Roman" w:eastAsia="Times New Roman" w:hAnsi="Times New Roman" w:cs="Times New Roman"/>
          <w:bCs/>
          <w:color w:val="002060"/>
          <w:sz w:val="28"/>
          <w:szCs w:val="28"/>
        </w:rPr>
        <w:t>Identification of putative photoreceptor cell types from single-cell RNA</w:t>
      </w:r>
      <w:r w:rsidR="00D63048" w:rsidRPr="009677E9">
        <w:rPr>
          <w:rFonts w:ascii="Times New Roman" w:eastAsia="Times New Roman" w:hAnsi="Times New Roman" w:cs="Times New Roman"/>
          <w:bCs/>
          <w:color w:val="002060"/>
          <w:sz w:val="28"/>
          <w:szCs w:val="28"/>
        </w:rPr>
        <w:t>-</w:t>
      </w:r>
      <w:r w:rsidRPr="009677E9">
        <w:rPr>
          <w:rFonts w:ascii="Times New Roman" w:eastAsia="Times New Roman" w:hAnsi="Times New Roman" w:cs="Times New Roman"/>
          <w:bCs/>
          <w:color w:val="002060"/>
          <w:sz w:val="28"/>
          <w:szCs w:val="28"/>
        </w:rPr>
        <w:t>seq</w:t>
      </w:r>
      <w:r w:rsidR="009D153C" w:rsidRPr="009677E9">
        <w:rPr>
          <w:rFonts w:ascii="Times New Roman" w:eastAsia="Times New Roman" w:hAnsi="Times New Roman" w:cs="Times New Roman"/>
          <w:bCs/>
          <w:color w:val="002060"/>
          <w:sz w:val="28"/>
          <w:szCs w:val="28"/>
        </w:rPr>
        <w:t>uencing</w:t>
      </w:r>
      <w:r w:rsidRPr="009677E9">
        <w:rPr>
          <w:rFonts w:ascii="Times New Roman" w:eastAsia="Times New Roman" w:hAnsi="Times New Roman" w:cs="Times New Roman"/>
          <w:bCs/>
          <w:color w:val="002060"/>
          <w:sz w:val="28"/>
          <w:szCs w:val="28"/>
        </w:rPr>
        <w:t xml:space="preserve"> data</w:t>
      </w:r>
      <w:r w:rsidR="00D63048" w:rsidRPr="009677E9">
        <w:rPr>
          <w:rFonts w:ascii="Times New Roman" w:eastAsia="Times New Roman" w:hAnsi="Times New Roman" w:cs="Times New Roman"/>
          <w:bCs/>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16542295"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lastRenderedPageBreak/>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C311AB">
        <w:rPr>
          <w:rFonts w:ascii="Times New Roman" w:hAnsi="Times New Roman" w:cs="Times New Roman"/>
          <w:sz w:val="24"/>
          <w:szCs w:val="24"/>
          <w:lang w:val="it-IT"/>
        </w:rPr>
        <w:instrText>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w:instrText>
      </w:r>
      <w:r w:rsidR="00D10504" w:rsidRPr="00086D70">
        <w:rPr>
          <w:rFonts w:ascii="Times New Roman" w:hAnsi="Times New Roman" w:cs="Times New Roman"/>
          <w:sz w:val="24"/>
          <w:szCs w:val="24"/>
          <w:lang w:val="it-IT"/>
        </w:rPr>
        <w:instrText xml:space="preserve">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proofErr w:type="spellStart"/>
      <w:r w:rsidRPr="00086D70">
        <w:rPr>
          <w:rFonts w:ascii="Times New Roman" w:eastAsia="Times New Roman" w:hAnsi="Times New Roman" w:cs="Times New Roman"/>
          <w:i/>
          <w:sz w:val="24"/>
          <w:szCs w:val="24"/>
          <w:lang w:val="it-IT"/>
        </w:rPr>
        <w:t>Stylophor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pistillata</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proofErr w:type="spellStart"/>
      <w:r w:rsidRPr="00086D70">
        <w:rPr>
          <w:rFonts w:ascii="Times New Roman" w:eastAsia="Times New Roman" w:hAnsi="Times New Roman" w:cs="Times New Roman"/>
          <w:i/>
          <w:sz w:val="24"/>
          <w:szCs w:val="24"/>
          <w:lang w:val="it-IT"/>
        </w:rPr>
        <w:t>Nematostell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vectensis</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AD29D0">
        <w:rPr>
          <w:rFonts w:ascii="Times New Roman" w:hAnsi="Times New Roman" w:cs="Times New Roman"/>
          <w:sz w:val="24"/>
          <w:szCs w:val="24"/>
        </w:rPr>
        <w:instrText>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w:instrText>
      </w:r>
      <w:r w:rsidR="00D10504" w:rsidRPr="00F75F00">
        <w:rPr>
          <w:rFonts w:ascii="Times New Roman" w:hAnsi="Times New Roman" w:cs="Times New Roman"/>
          <w:sz w:val="24"/>
          <w:szCs w:val="24"/>
        </w:rPr>
        <w:instrText xml:space="preserve">volution of animal </w:instrText>
      </w:r>
      <w:r w:rsidR="00D10504" w:rsidRPr="00086D70">
        <w:rPr>
          <w:rFonts w:ascii="Times New Roman" w:hAnsi="Times New Roman" w:cs="Times New Roman"/>
          <w:sz w:val="24"/>
          <w:szCs w:val="24"/>
        </w:rPr>
        <w:instrText xml:space="preserve">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Saudemon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70A3AC77"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4A83E9F5" w14:textId="50F17E99" w:rsidR="00843670"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proofErr w:type="spellStart"/>
      <w:r>
        <w:fldChar w:fldCharType="begin"/>
      </w:r>
      <w:r>
        <w:instrText>HYPERLINK "https://tanaylab.github.io/metacell/articles/d-amphimedon.html"</w:instrText>
      </w:r>
      <w:r>
        <w:fldChar w:fldCharType="separate"/>
      </w:r>
      <w:r w:rsidR="009B4EEE">
        <w:rPr>
          <w:rStyle w:val="Hyperlink"/>
        </w:rPr>
        <w:t>Analyzing</w:t>
      </w:r>
      <w:proofErr w:type="spellEnd"/>
      <w:r w:rsidR="009B4EEE">
        <w:rPr>
          <w:rStyle w:val="Hyperlink"/>
        </w:rPr>
        <w:t xml:space="preserve"> whole-organism </w:t>
      </w:r>
      <w:proofErr w:type="spellStart"/>
      <w:r w:rsidR="009B4EEE">
        <w:rPr>
          <w:rStyle w:val="Hyperlink"/>
        </w:rPr>
        <w:t>scRNA-seq</w:t>
      </w:r>
      <w:proofErr w:type="spellEnd"/>
      <w:r w:rsidR="009B4EEE">
        <w:rPr>
          <w:rStyle w:val="Hyperlink"/>
        </w:rPr>
        <w:t xml:space="preserve"> data with metacell • metacell (tanaylab.github.io)</w:t>
      </w:r>
      <w:r>
        <w:rPr>
          <w:rStyle w:val="Hyperlink"/>
        </w:rPr>
        <w:fldChar w:fldCharType="end"/>
      </w:r>
      <w:r w:rsidR="009B4EEE">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of each gene in each metacell and 2D graphs with the expression of single genes mapped into the metacells 2D graph</w:t>
      </w:r>
      <w:r w:rsidR="00B2256F">
        <w:rPr>
          <w:rFonts w:ascii="Times New Roman" w:eastAsia="Times New Roman" w:hAnsi="Times New Roman" w:cs="Times New Roman"/>
          <w:sz w:val="24"/>
          <w:szCs w:val="24"/>
        </w:rPr>
        <w:t xml:space="preserve"> (s</w:t>
      </w:r>
      <w:r w:rsidR="00D0547E" w:rsidRPr="00D0547E">
        <w:rPr>
          <w:rFonts w:ascii="Times New Roman" w:eastAsia="Times New Roman" w:hAnsi="Times New Roman" w:cs="Times New Roman"/>
          <w:sz w:val="24"/>
          <w:szCs w:val="24"/>
          <w:highlight w:val="yellow"/>
        </w:rPr>
        <w:t xml:space="preserve">ee </w:t>
      </w:r>
      <w:r w:rsidR="00817945">
        <w:rPr>
          <w:rFonts w:ascii="Times New Roman" w:eastAsia="Times New Roman" w:hAnsi="Times New Roman" w:cs="Times New Roman"/>
          <w:sz w:val="24"/>
          <w:szCs w:val="24"/>
          <w:highlight w:val="yellow"/>
        </w:rPr>
        <w:t>s</w:t>
      </w:r>
      <w:r w:rsidR="00D0547E" w:rsidRPr="00D0547E">
        <w:rPr>
          <w:rFonts w:ascii="Times New Roman" w:eastAsia="Times New Roman" w:hAnsi="Times New Roman" w:cs="Times New Roman"/>
          <w:sz w:val="24"/>
          <w:szCs w:val="24"/>
          <w:highlight w:val="yellow"/>
        </w:rPr>
        <w:t xml:space="preserve">upplementary </w:t>
      </w:r>
      <w:r w:rsidR="00817945">
        <w:rPr>
          <w:rFonts w:ascii="Times New Roman" w:eastAsia="Times New Roman" w:hAnsi="Times New Roman" w:cs="Times New Roman"/>
          <w:sz w:val="24"/>
          <w:szCs w:val="24"/>
          <w:highlight w:val="yellow"/>
        </w:rPr>
        <w:t>f</w:t>
      </w:r>
      <w:r w:rsidR="00D0547E" w:rsidRPr="00D0547E">
        <w:rPr>
          <w:rFonts w:ascii="Times New Roman" w:eastAsia="Times New Roman" w:hAnsi="Times New Roman" w:cs="Times New Roman"/>
          <w:sz w:val="24"/>
          <w:szCs w:val="24"/>
          <w:highlight w:val="yellow"/>
        </w:rPr>
        <w:t>igures on GitHub</w:t>
      </w:r>
      <w:r w:rsidR="00B2256F">
        <w:rPr>
          <w:rFonts w:ascii="Times New Roman" w:eastAsia="Times New Roman" w:hAnsi="Times New Roman" w:cs="Times New Roman"/>
          <w:sz w:val="24"/>
          <w:szCs w:val="24"/>
          <w:highlight w:val="yellow"/>
        </w:rPr>
        <w:t>)</w:t>
      </w:r>
      <w:r w:rsidR="00D0547E" w:rsidRPr="00D0547E">
        <w:rPr>
          <w:rFonts w:ascii="Times New Roman" w:eastAsia="Times New Roman" w:hAnsi="Times New Roman" w:cs="Times New Roman"/>
          <w:sz w:val="24"/>
          <w:szCs w:val="24"/>
          <w:highlight w:val="yellow"/>
        </w:rPr>
        <w:t>.</w:t>
      </w:r>
      <w:commentRangeStart w:id="25"/>
      <w:commentRangeStart w:id="26"/>
      <w:commentRangeStart w:id="27"/>
      <w:commentRangeStart w:id="28"/>
      <w:commentRangeEnd w:id="25"/>
      <w:r w:rsidR="006B1B4B" w:rsidRPr="00D0547E">
        <w:rPr>
          <w:rStyle w:val="CommentReference"/>
          <w:highlight w:val="yellow"/>
        </w:rPr>
        <w:commentReference w:id="25"/>
      </w:r>
      <w:commentRangeEnd w:id="26"/>
      <w:r w:rsidR="00402426" w:rsidRPr="00D0547E">
        <w:rPr>
          <w:rStyle w:val="CommentReference"/>
          <w:highlight w:val="yellow"/>
        </w:rPr>
        <w:commentReference w:id="26"/>
      </w:r>
      <w:commentRangeEnd w:id="27"/>
      <w:r w:rsidR="00402426" w:rsidRPr="00D0547E">
        <w:rPr>
          <w:rStyle w:val="CommentReference"/>
          <w:highlight w:val="yellow"/>
        </w:rPr>
        <w:commentReference w:id="27"/>
      </w:r>
      <w:commentRangeEnd w:id="28"/>
      <w:r w:rsidR="00E01C12" w:rsidRPr="00D0547E">
        <w:rPr>
          <w:rStyle w:val="CommentReference"/>
          <w:highlight w:val="yellow"/>
        </w:rPr>
        <w:commentReference w:id="28"/>
      </w:r>
      <w:r w:rsidR="00D0547E">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nally, complete lists of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values for all genes in all metacells for each species were extracted for downstream analysis.</w:t>
      </w:r>
      <w:r w:rsidR="00484339">
        <w:rPr>
          <w:rFonts w:ascii="Times New Roman" w:eastAsia="Times New Roman" w:hAnsi="Times New Roman" w:cs="Times New Roman"/>
          <w:sz w:val="24"/>
          <w:szCs w:val="24"/>
        </w:rPr>
        <w:t xml:space="preserve"> </w:t>
      </w:r>
      <w:r w:rsidR="00484339" w:rsidRPr="00A943D8">
        <w:rPr>
          <w:rFonts w:ascii="Times New Roman" w:eastAsia="Times New Roman" w:hAnsi="Times New Roman" w:cs="Times New Roman"/>
          <w:sz w:val="24"/>
          <w:szCs w:val="24"/>
          <w:highlight w:val="yellow"/>
        </w:rPr>
        <w:t xml:space="preserve">See metacell scripts </w:t>
      </w:r>
      <w:r w:rsidR="000446AB">
        <w:rPr>
          <w:rFonts w:ascii="Times New Roman" w:eastAsia="Times New Roman" w:hAnsi="Times New Roman" w:cs="Times New Roman"/>
          <w:sz w:val="24"/>
          <w:szCs w:val="24"/>
          <w:highlight w:val="yellow"/>
        </w:rPr>
        <w:t xml:space="preserve">on GitHub </w:t>
      </w:r>
      <w:r w:rsidR="00484339" w:rsidRPr="00A943D8">
        <w:rPr>
          <w:rFonts w:ascii="Times New Roman" w:eastAsia="Times New Roman" w:hAnsi="Times New Roman" w:cs="Times New Roman"/>
          <w:sz w:val="24"/>
          <w:szCs w:val="24"/>
          <w:highlight w:val="yellow"/>
        </w:rPr>
        <w:t>for each species to reproduce</w:t>
      </w:r>
      <w:r w:rsidR="00A943D8" w:rsidRPr="00A943D8">
        <w:rPr>
          <w:rFonts w:ascii="Times New Roman" w:eastAsia="Times New Roman" w:hAnsi="Times New Roman" w:cs="Times New Roman"/>
          <w:sz w:val="24"/>
          <w:szCs w:val="24"/>
          <w:highlight w:val="yellow"/>
        </w:rPr>
        <w:t xml:space="preserve"> these gene lists as well as</w:t>
      </w:r>
      <w:r w:rsidR="00484339" w:rsidRPr="00A943D8">
        <w:rPr>
          <w:rFonts w:ascii="Times New Roman" w:eastAsia="Times New Roman" w:hAnsi="Times New Roman" w:cs="Times New Roman"/>
          <w:sz w:val="24"/>
          <w:szCs w:val="24"/>
          <w:highlight w:val="yellow"/>
        </w:rPr>
        <w:t xml:space="preserve"> the </w:t>
      </w:r>
      <w:r w:rsidR="00A943D8" w:rsidRPr="00A943D8">
        <w:rPr>
          <w:rFonts w:ascii="Times New Roman" w:eastAsia="Times New Roman" w:hAnsi="Times New Roman" w:cs="Times New Roman"/>
          <w:sz w:val="24"/>
          <w:szCs w:val="24"/>
          <w:highlight w:val="yellow"/>
        </w:rPr>
        <w:t>f</w:t>
      </w:r>
      <w:r w:rsidR="00484339" w:rsidRPr="00A943D8">
        <w:rPr>
          <w:rFonts w:ascii="Times New Roman" w:eastAsia="Times New Roman" w:hAnsi="Times New Roman" w:cs="Times New Roman"/>
          <w:sz w:val="24"/>
          <w:szCs w:val="24"/>
          <w:highlight w:val="yellow"/>
        </w:rPr>
        <w:t>igures</w:t>
      </w:r>
      <w:r w:rsidR="00A943D8" w:rsidRPr="00A943D8">
        <w:rPr>
          <w:rFonts w:ascii="Times New Roman" w:eastAsia="Times New Roman" w:hAnsi="Times New Roman" w:cs="Times New Roman"/>
          <w:sz w:val="24"/>
          <w:szCs w:val="24"/>
          <w:highlight w:val="yellow"/>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162DEC2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w:t>
      </w:r>
      <w:r w:rsidRPr="00086D70">
        <w:rPr>
          <w:rFonts w:ascii="Times New Roman" w:eastAsia="Times New Roman" w:hAnsi="Times New Roman" w:cs="Times New Roman"/>
          <w:sz w:val="24"/>
          <w:szCs w:val="24"/>
        </w:rPr>
        <w:lastRenderedPageBreak/>
        <w:t xml:space="preserve">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we searched also for candidate rhabdomeric PRC profiles. For this we used OPN4 (an r-opsin) together with the other rhabdomeric genes that were found in human and mouse as markers.</w:t>
      </w:r>
    </w:p>
    <w:p w14:paraId="0B6A3E82" w14:textId="5BCDA27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xml:space="preserve">. This metacell was kept as an example for rhabdomeric PRC-type for comparison with non-model organisms (see below). Conversely, in human and mouse datasets, multiple metacells were good candidate PRCs. This was likely </w:t>
      </w:r>
      <w:proofErr w:type="gramStart"/>
      <w:r w:rsidRPr="00086D70">
        <w:rPr>
          <w:rFonts w:ascii="Times New Roman" w:eastAsia="Times New Roman" w:hAnsi="Times New Roman" w:cs="Times New Roman"/>
          <w:sz w:val="24"/>
          <w:szCs w:val="24"/>
        </w:rPr>
        <w:t>due to the fact that</w:t>
      </w:r>
      <w:proofErr w:type="gramEnd"/>
      <w:r w:rsidRPr="00086D70">
        <w:rPr>
          <w:rFonts w:ascii="Times New Roman" w:eastAsia="Times New Roman" w:hAnsi="Times New Roman" w:cs="Times New Roman"/>
          <w:sz w:val="24"/>
          <w:szCs w:val="24"/>
        </w:rPr>
        <w:t xml:space="preserve"> both datasets used were from retinal samples and it is indeed expected that we identify multiple PRC profiles, especially rods that are known to be more abundant than cones.</w:t>
      </w:r>
      <w:commentRangeStart w:id="29"/>
      <w:r w:rsidRPr="00086D70">
        <w:rPr>
          <w:rFonts w:ascii="Times New Roman" w:eastAsia="Times New Roman" w:hAnsi="Times New Roman" w:cs="Times New Roman"/>
          <w:sz w:val="24"/>
          <w:szCs w:val="24"/>
        </w:rPr>
        <w:t xml:space="preserve">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w:t>
      </w:r>
      <w:commentRangeEnd w:id="29"/>
      <w:r w:rsidRPr="00086D70">
        <w:rPr>
          <w:rFonts w:ascii="Times New Roman" w:hAnsi="Times New Roman" w:cs="Times New Roman"/>
          <w:sz w:val="24"/>
          <w:szCs w:val="24"/>
        </w:rPr>
        <w:commentReference w:id="29"/>
      </w:r>
      <w:r w:rsidRPr="00086D70">
        <w:rPr>
          <w:rFonts w:ascii="Times New Roman" w:eastAsia="Times New Roman" w:hAnsi="Times New Roman" w:cs="Times New Roman"/>
          <w:sz w:val="24"/>
          <w:szCs w:val="24"/>
        </w:rPr>
        <w:t xml:space="preserve">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w:t>
      </w:r>
      <w:proofErr w:type="gramStart"/>
      <w:r w:rsidRPr="00086D70">
        <w:rPr>
          <w:rFonts w:ascii="Times New Roman" w:eastAsia="Times New Roman" w:hAnsi="Times New Roman" w:cs="Times New Roman"/>
          <w:sz w:val="24"/>
          <w:szCs w:val="24"/>
        </w:rPr>
        <w:t>In order to</w:t>
      </w:r>
      <w:proofErr w:type="gramEnd"/>
      <w:r w:rsidRPr="00086D70">
        <w:rPr>
          <w:rFonts w:ascii="Times New Roman" w:eastAsia="Times New Roman" w:hAnsi="Times New Roman" w:cs="Times New Roman"/>
          <w:sz w:val="24"/>
          <w:szCs w:val="24"/>
        </w:rPr>
        <w:t xml:space="preserve">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154E46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rst, we filtered out metacells in which opsin </w:t>
      </w:r>
      <w:r w:rsidR="001F6E17">
        <w:rPr>
          <w:rFonts w:ascii="Times New Roman" w:eastAsia="Times New Roman" w:hAnsi="Times New Roman" w:cs="Times New Roman"/>
          <w:sz w:val="24"/>
          <w:szCs w:val="24"/>
        </w:rPr>
        <w:t>log fold change (</w:t>
      </w:r>
      <w:proofErr w:type="spellStart"/>
      <w:r w:rsidRPr="00086D70">
        <w:rPr>
          <w:rFonts w:ascii="Times New Roman" w:eastAsia="Times New Roman" w:hAnsi="Times New Roman" w:cs="Times New Roman"/>
          <w:sz w:val="24"/>
          <w:szCs w:val="24"/>
        </w:rPr>
        <w:t>lfp</w:t>
      </w:r>
      <w:proofErr w:type="spellEnd"/>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w:t>
      </w:r>
      <w:r w:rsidRPr="00086D70">
        <w:rPr>
          <w:rFonts w:ascii="Times New Roman" w:eastAsia="Times New Roman" w:hAnsi="Times New Roman" w:cs="Times New Roman"/>
          <w:sz w:val="24"/>
          <w:szCs w:val="24"/>
        </w:rPr>
        <w:lastRenderedPageBreak/>
        <w:t xml:space="preserve">at least slightly 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0F17A8">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d our results). To detect potential photoreceptor cell homologs in the sponge we had to rely only on the other phototransduction genes. W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459CEF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ranking. In</w:t>
      </w:r>
      <w:r w:rsidR="000032E7">
        <w:rPr>
          <w:rFonts w:ascii="Times New Roman" w:eastAsia="Times New Roman" w:hAnsi="Times New Roman" w:cs="Times New Roman"/>
          <w:sz w:val="24"/>
          <w:szCs w:val="24"/>
        </w:rPr>
        <w:t xml:space="preserve"> </w:t>
      </w:r>
      <w:r w:rsidR="000032E7" w:rsidRPr="000032E7">
        <w:rPr>
          <w:rFonts w:ascii="Times New Roman" w:eastAsia="Times New Roman" w:hAnsi="Times New Roman" w:cs="Times New Roman"/>
          <w:sz w:val="24"/>
          <w:szCs w:val="24"/>
          <w:highlight w:val="yellow"/>
        </w:rPr>
        <w:t>Supplementary Table S3.6</w:t>
      </w:r>
      <w:r w:rsidRPr="00086D70">
        <w:rPr>
          <w:rFonts w:ascii="Times New Roman" w:eastAsia="Times New Roman" w:hAnsi="Times New Roman" w:cs="Times New Roman"/>
          <w:sz w:val="24"/>
          <w:szCs w:val="24"/>
        </w:rPr>
        <w:t xml:space="preserve"> we show thes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we also show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In most cases final best metacells correspond between the two methods. We show the alternative method 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xml:space="preserve">, this procedure was done separately for rod and cone metacells and the top 5 were collected for both types as indeed </w:t>
      </w:r>
      <w:r w:rsidRPr="00086D70">
        <w:rPr>
          <w:rFonts w:ascii="Times New Roman" w:eastAsia="Times New Roman" w:hAnsi="Times New Roman" w:cs="Times New Roman"/>
          <w:sz w:val="24"/>
          <w:szCs w:val="24"/>
        </w:rPr>
        <w:lastRenderedPageBreak/>
        <w:t>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9E3C4A" w:rsidRDefault="002B567E" w:rsidP="00CA041D">
      <w:pPr>
        <w:spacing w:line="360" w:lineRule="auto"/>
        <w:jc w:val="both"/>
        <w:rPr>
          <w:rFonts w:ascii="Times New Roman" w:eastAsia="Times New Roman" w:hAnsi="Times New Roman" w:cs="Times New Roman"/>
          <w:bCs/>
          <w:color w:val="002060"/>
          <w:sz w:val="28"/>
          <w:szCs w:val="28"/>
        </w:rPr>
      </w:pPr>
      <w:r w:rsidRPr="009E3C4A">
        <w:rPr>
          <w:rFonts w:ascii="Times New Roman" w:eastAsia="Times New Roman" w:hAnsi="Times New Roman" w:cs="Times New Roman"/>
          <w:bCs/>
          <w:color w:val="002060"/>
          <w:sz w:val="28"/>
          <w:szCs w:val="28"/>
        </w:rPr>
        <w:t xml:space="preserve">Exploration of the </w:t>
      </w:r>
      <w:r w:rsidR="00064665" w:rsidRPr="009E3C4A">
        <w:rPr>
          <w:rFonts w:ascii="Times New Roman" w:eastAsia="Times New Roman" w:hAnsi="Times New Roman" w:cs="Times New Roman"/>
          <w:bCs/>
          <w:color w:val="002060"/>
          <w:sz w:val="28"/>
          <w:szCs w:val="28"/>
        </w:rPr>
        <w:t xml:space="preserve">regulatory </w:t>
      </w:r>
      <w:r w:rsidR="008A2D57" w:rsidRPr="009E3C4A">
        <w:rPr>
          <w:rFonts w:ascii="Times New Roman" w:eastAsia="Times New Roman" w:hAnsi="Times New Roman" w:cs="Times New Roman"/>
          <w:bCs/>
          <w:color w:val="002060"/>
          <w:sz w:val="28"/>
          <w:szCs w:val="28"/>
        </w:rPr>
        <w:t>genes’</w:t>
      </w:r>
      <w:r w:rsidR="00554977" w:rsidRPr="009E3C4A">
        <w:rPr>
          <w:rFonts w:ascii="Times New Roman" w:eastAsia="Times New Roman" w:hAnsi="Times New Roman" w:cs="Times New Roman"/>
          <w:bCs/>
          <w:color w:val="002060"/>
          <w:sz w:val="28"/>
          <w:szCs w:val="28"/>
        </w:rPr>
        <w:t xml:space="preserve"> toolkit</w:t>
      </w:r>
      <w:r w:rsidRPr="009E3C4A">
        <w:rPr>
          <w:rFonts w:ascii="Times New Roman" w:eastAsia="Times New Roman" w:hAnsi="Times New Roman" w:cs="Times New Roman"/>
          <w:bCs/>
          <w:color w:val="002060"/>
          <w:sz w:val="28"/>
          <w:szCs w:val="28"/>
        </w:rPr>
        <w:t xml:space="preserve"> of candidate PRCs and comparison across species</w:t>
      </w:r>
      <w:r w:rsidR="00D63048" w:rsidRPr="009E3C4A">
        <w:rPr>
          <w:rFonts w:ascii="Times New Roman" w:eastAsia="Times New Roman" w:hAnsi="Times New Roman" w:cs="Times New Roman"/>
          <w:bCs/>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59D5D04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5B6602A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factors (</w:t>
      </w:r>
      <w:r w:rsidRPr="00086D70">
        <w:rPr>
          <w:rFonts w:ascii="Times New Roman" w:eastAsia="Times New Roman" w:hAnsi="Times New Roman" w:cs="Times New Roman"/>
          <w:sz w:val="24"/>
          <w:szCs w:val="24"/>
          <w:highlight w:val="yellow"/>
        </w:rPr>
        <w:t xml:space="preserve">see </w:t>
      </w:r>
      <w:r w:rsidR="00F75F00">
        <w:rPr>
          <w:rFonts w:ascii="Times New Roman" w:eastAsia="Times New Roman" w:hAnsi="Times New Roman" w:cs="Times New Roman"/>
          <w:sz w:val="24"/>
          <w:szCs w:val="24"/>
          <w:highlight w:val="yellow"/>
        </w:rPr>
        <w:t>S</w:t>
      </w:r>
      <w:r w:rsidRPr="00086D70">
        <w:rPr>
          <w:rFonts w:ascii="Times New Roman" w:eastAsia="Times New Roman" w:hAnsi="Times New Roman" w:cs="Times New Roman"/>
          <w:sz w:val="24"/>
          <w:szCs w:val="24"/>
          <w:highlight w:val="yellow"/>
        </w:rPr>
        <w:t xml:space="preserve">upplementary </w:t>
      </w:r>
      <w:r w:rsidR="00F75F00">
        <w:rPr>
          <w:rFonts w:ascii="Times New Roman" w:eastAsia="Times New Roman" w:hAnsi="Times New Roman" w:cs="Times New Roman"/>
          <w:sz w:val="24"/>
          <w:szCs w:val="24"/>
          <w:highlight w:val="yellow"/>
        </w:rPr>
        <w:t>Table S3.7</w:t>
      </w:r>
      <w:r w:rsidRPr="00086D70">
        <w:rPr>
          <w:rFonts w:ascii="Times New Roman" w:eastAsia="Times New Roman" w:hAnsi="Times New Roman" w:cs="Times New Roman"/>
          <w:sz w:val="24"/>
          <w:szCs w:val="24"/>
          <w:highlight w:val="yellow"/>
        </w:rPr>
        <w:t xml:space="preserve"> with </w:t>
      </w:r>
      <w:commentRangeStart w:id="30"/>
      <w:commentRangeStart w:id="31"/>
      <w:r w:rsidRPr="00086D70">
        <w:rPr>
          <w:rFonts w:ascii="Times New Roman" w:eastAsia="Times New Roman" w:hAnsi="Times New Roman" w:cs="Times New Roman"/>
          <w:sz w:val="24"/>
          <w:szCs w:val="24"/>
          <w:highlight w:val="yellow"/>
        </w:rPr>
        <w:t>list of profiles</w:t>
      </w:r>
      <w:commentRangeEnd w:id="30"/>
      <w:r w:rsidR="00443815" w:rsidRPr="00086D70">
        <w:rPr>
          <w:rStyle w:val="CommentReference"/>
          <w:rFonts w:ascii="Times New Roman" w:hAnsi="Times New Roman" w:cs="Times New Roman"/>
          <w:sz w:val="24"/>
          <w:szCs w:val="24"/>
        </w:rPr>
        <w:commentReference w:id="30"/>
      </w:r>
      <w:commentRangeEnd w:id="31"/>
      <w:r w:rsidR="006436D7">
        <w:rPr>
          <w:rStyle w:val="CommentReference"/>
        </w:rPr>
        <w:commentReference w:id="31"/>
      </w:r>
      <w:r w:rsidRPr="00086D70">
        <w:rPr>
          <w:rFonts w:ascii="Times New Roman" w:eastAsia="Times New Roman" w:hAnsi="Times New Roman" w:cs="Times New Roman"/>
          <w:sz w:val="24"/>
          <w:szCs w:val="24"/>
          <w:highlight w:val="yellow"/>
        </w:rPr>
        <w:t xml:space="preserve"> searched</w:t>
      </w:r>
      <w:r w:rsidRPr="00086D70">
        <w:rPr>
          <w:rFonts w:ascii="Times New Roman" w:eastAsia="Times New Roman" w:hAnsi="Times New Roman" w:cs="Times New Roman"/>
          <w:sz w:val="24"/>
          <w:szCs w:val="24"/>
        </w:rPr>
        <w:t xml:space="preserve">). </w:t>
      </w:r>
      <w:r w:rsidR="00E06336">
        <w:rPr>
          <w:rFonts w:ascii="Times New Roman" w:eastAsia="Times New Roman" w:hAnsi="Times New Roman" w:cs="Times New Roman"/>
          <w:sz w:val="24"/>
          <w:szCs w:val="24"/>
        </w:rPr>
        <w:t>These two approaches are co</w:t>
      </w:r>
      <w:r w:rsidR="00E57022">
        <w:rPr>
          <w:rFonts w:ascii="Times New Roman" w:eastAsia="Times New Roman" w:hAnsi="Times New Roman" w:cs="Times New Roman"/>
          <w:sz w:val="24"/>
          <w:szCs w:val="24"/>
        </w:rPr>
        <w:t>mplementary</w:t>
      </w:r>
      <w:r w:rsidR="00BA2A49">
        <w:rPr>
          <w:rFonts w:ascii="Times New Roman" w:eastAsia="Times New Roman" w:hAnsi="Times New Roman" w:cs="Times New Roman"/>
          <w:sz w:val="24"/>
          <w:szCs w:val="24"/>
        </w:rPr>
        <w:t>,</w:t>
      </w:r>
      <w:r w:rsidR="00E57022">
        <w:rPr>
          <w:rFonts w:ascii="Times New Roman" w:eastAsia="Times New Roman" w:hAnsi="Times New Roman" w:cs="Times New Roman"/>
          <w:sz w:val="24"/>
          <w:szCs w:val="24"/>
        </w:rPr>
        <w:t xml:space="preserve"> as the first selects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comparison across species, w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e are comparing amongst distantly related animals, we chose to compare 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reach Metazoa level, did w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w:t>
      </w:r>
      <w:commentRangeStart w:id="32"/>
      <w:commentRangeEnd w:id="32"/>
      <w:r w:rsidR="00750F8B">
        <w:rPr>
          <w:rStyle w:val="CommentReference"/>
        </w:rPr>
        <w:commentReference w:id="32"/>
      </w:r>
      <w:r w:rsidR="006842AB">
        <w:rPr>
          <w:rFonts w:ascii="Times New Roman" w:eastAsia="Times New Roman" w:hAnsi="Times New Roman" w:cs="Times New Roman"/>
          <w:b/>
          <w:sz w:val="24"/>
          <w:szCs w:val="24"/>
        </w:rPr>
        <w:t xml:space="preserve"> shared regulatory </w:t>
      </w:r>
      <w:proofErr w:type="gramStart"/>
      <w:r w:rsidR="006842AB">
        <w:rPr>
          <w:rFonts w:ascii="Times New Roman" w:eastAsia="Times New Roman" w:hAnsi="Times New Roman" w:cs="Times New Roman"/>
          <w:b/>
          <w:sz w:val="24"/>
          <w:szCs w:val="24"/>
        </w:rPr>
        <w:t>genes</w:t>
      </w:r>
      <w:proofErr w:type="gramEnd"/>
    </w:p>
    <w:p w14:paraId="3504D8EA" w14:textId="33F82F8A"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6B013ABC"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e created a network graph using </w:t>
      </w:r>
      <w:r w:rsidR="00642090">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ytoscape </w:t>
      </w:r>
      <w:r w:rsidR="00DF77BC" w:rsidRPr="00DF77BC">
        <w:rPr>
          <w:rFonts w:ascii="Times New Roman" w:eastAsia="Times New Roman" w:hAnsi="Times New Roman" w:cs="Times New Roman"/>
          <w:sz w:val="24"/>
          <w:szCs w:val="24"/>
        </w:rPr>
        <w:t xml:space="preserve">v3.9.1 </w:t>
      </w:r>
      <w:r w:rsidR="006F2148">
        <w:rPr>
          <w:rFonts w:ascii="Times New Roman" w:eastAsia="Times New Roman" w:hAnsi="Times New Roman" w:cs="Times New Roman"/>
          <w:sz w:val="24"/>
          <w:szCs w:val="24"/>
        </w:rPr>
        <w:fldChar w:fldCharType="begin"/>
      </w:r>
      <w:r w:rsidR="006F2148">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6F2148">
        <w:rPr>
          <w:rFonts w:ascii="Times New Roman" w:eastAsia="Times New Roman" w:hAnsi="Times New Roman" w:cs="Times New Roman"/>
          <w:sz w:val="24"/>
          <w:szCs w:val="24"/>
        </w:rPr>
        <w:fldChar w:fldCharType="separate"/>
      </w:r>
      <w:r w:rsidR="006F2148" w:rsidRPr="006F2148">
        <w:rPr>
          <w:rFonts w:ascii="Times New Roman" w:hAnsi="Times New Roman" w:cs="Times New Roman"/>
          <w:sz w:val="24"/>
        </w:rPr>
        <w:t>(Shannon et al. 2003)</w:t>
      </w:r>
      <w:r w:rsidR="006F214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C15F94">
        <w:rPr>
          <w:rFonts w:ascii="Times New Roman" w:eastAsia="Times New Roman" w:hAnsi="Times New Roman" w:cs="Times New Roman"/>
          <w:sz w:val="24"/>
          <w:szCs w:val="24"/>
        </w:rPr>
        <w:t>3.7</w:t>
      </w:r>
      <w:r w:rsidR="009549DC"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w:t>
      </w:r>
      <w:proofErr w:type="gramStart"/>
      <w:r w:rsidR="00782A9F">
        <w:rPr>
          <w:rFonts w:ascii="Times New Roman" w:eastAsia="Times New Roman" w:hAnsi="Times New Roman" w:cs="Times New Roman"/>
          <w:sz w:val="24"/>
          <w:szCs w:val="24"/>
        </w:rPr>
        <w:t xml:space="preserve">In order </w:t>
      </w:r>
      <w:r w:rsidR="00242059">
        <w:rPr>
          <w:rFonts w:ascii="Times New Roman" w:eastAsia="Times New Roman" w:hAnsi="Times New Roman" w:cs="Times New Roman"/>
          <w:sz w:val="24"/>
          <w:szCs w:val="24"/>
        </w:rPr>
        <w:t>to</w:t>
      </w:r>
      <w:proofErr w:type="gramEnd"/>
      <w:r w:rsidR="00242059">
        <w:rPr>
          <w:rFonts w:ascii="Times New Roman" w:eastAsia="Times New Roman" w:hAnsi="Times New Roman" w:cs="Times New Roman"/>
          <w:sz w:val="24"/>
          <w:szCs w:val="24"/>
        </w:rPr>
        <w:t xml:space="preserve"> avoid </w:t>
      </w:r>
      <w:r w:rsidR="00467F2B">
        <w:rPr>
          <w:rFonts w:ascii="Times New Roman" w:eastAsia="Times New Roman" w:hAnsi="Times New Roman" w:cs="Times New Roman"/>
          <w:sz w:val="24"/>
          <w:szCs w:val="24"/>
        </w:rPr>
        <w:t>over clustering</w:t>
      </w:r>
      <w:r w:rsidR="00242059">
        <w:rPr>
          <w:rFonts w:ascii="Times New Roman" w:eastAsia="Times New Roman" w:hAnsi="Times New Roman" w:cs="Times New Roman"/>
          <w:sz w:val="24"/>
          <w:szCs w:val="24"/>
        </w:rPr>
        <w:t xml:space="preserve"> and to focus on the </w:t>
      </w:r>
      <w:r w:rsidR="00C15F94">
        <w:rPr>
          <w:rFonts w:ascii="Times New Roman" w:eastAsia="Times New Roman" w:hAnsi="Times New Roman" w:cs="Times New Roman"/>
          <w:sz w:val="24"/>
          <w:szCs w:val="24"/>
        </w:rPr>
        <w:t>highest</w:t>
      </w:r>
      <w:r w:rsidR="00242059">
        <w:rPr>
          <w:rFonts w:ascii="Times New Roman" w:eastAsia="Times New Roman" w:hAnsi="Times New Roman" w:cs="Times New Roman"/>
          <w:sz w:val="24"/>
          <w:szCs w:val="24"/>
        </w:rPr>
        <w:t xml:space="preserve">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sidRPr="00C15F94">
        <w:rPr>
          <w:rFonts w:ascii="Times New Roman" w:eastAsia="Times New Roman" w:hAnsi="Times New Roman" w:cs="Times New Roman"/>
          <w:sz w:val="24"/>
          <w:szCs w:val="24"/>
        </w:rPr>
        <w:t xml:space="preserve">Figure </w:t>
      </w:r>
      <w:r w:rsidR="00C15F94" w:rsidRPr="00C15F94">
        <w:rPr>
          <w:rFonts w:ascii="Times New Roman" w:eastAsia="Times New Roman" w:hAnsi="Times New Roman" w:cs="Times New Roman"/>
          <w:sz w:val="24"/>
          <w:szCs w:val="24"/>
        </w:rPr>
        <w:t>3.7</w:t>
      </w:r>
      <w:r w:rsidR="00F369A5"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BE6D16" w:rsidRPr="00BE6D16">
        <w:rPr>
          <w:rFonts w:ascii="Times New Roman" w:eastAsia="Times New Roman" w:hAnsi="Times New Roman" w:cs="Times New Roman"/>
          <w:sz w:val="24"/>
          <w:szCs w:val="24"/>
        </w:rPr>
        <w:t>3.7</w:t>
      </w:r>
      <w:r w:rsidR="00DB5A08" w:rsidRPr="00BE6D16">
        <w:rPr>
          <w:rFonts w:ascii="Times New Roman" w:eastAsia="Times New Roman" w:hAnsi="Times New Roman" w:cs="Times New Roman"/>
          <w:sz w:val="24"/>
          <w:szCs w:val="24"/>
        </w:rPr>
        <w:t>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00BE6D16">
        <w:rPr>
          <w:rFonts w:ascii="Times New Roman" w:eastAsia="Times New Roman" w:hAnsi="Times New Roman" w:cs="Times New Roman"/>
          <w:sz w:val="24"/>
          <w:szCs w:val="24"/>
        </w:rPr>
        <w:t>3.7</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 xml:space="preserve">Uncovering what type of regulatory genes are most common in PRC-like </w:t>
      </w:r>
      <w:proofErr w:type="gramStart"/>
      <w:r w:rsidRPr="005A42CA">
        <w:rPr>
          <w:rFonts w:ascii="Times New Roman" w:eastAsia="Times New Roman" w:hAnsi="Times New Roman" w:cs="Times New Roman"/>
          <w:b/>
          <w:bCs/>
          <w:sz w:val="24"/>
          <w:szCs w:val="24"/>
        </w:rPr>
        <w:t>metacells</w:t>
      </w:r>
      <w:proofErr w:type="gramEnd"/>
    </w:p>
    <w:p w14:paraId="138AAFE7" w14:textId="6654AB56"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3C982997"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05DCB64D"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 xml:space="preserve">coding and automatising steps used in the </w:t>
      </w:r>
      <w:r w:rsidR="00B552D7">
        <w:rPr>
          <w:rFonts w:ascii="Times New Roman" w:eastAsia="Times New Roman" w:hAnsi="Times New Roman" w:cs="Times New Roman"/>
          <w:sz w:val="24"/>
          <w:szCs w:val="24"/>
        </w:rPr>
        <w:t>m</w:t>
      </w:r>
      <w:r w:rsidR="00615EFC" w:rsidRPr="00510746">
        <w:rPr>
          <w:rFonts w:ascii="Times New Roman" w:eastAsia="Times New Roman" w:hAnsi="Times New Roman" w:cs="Times New Roman"/>
          <w:sz w:val="24"/>
          <w:szCs w:val="24"/>
        </w:rPr>
        <w:t>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AD29D0" w:rsidRDefault="00D57823" w:rsidP="00AD29D0">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07F617EF" w14:textId="77777777" w:rsidR="00EF450B" w:rsidRPr="00AD29D0" w:rsidRDefault="004B01C8"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fldChar w:fldCharType="begin"/>
      </w:r>
      <w:r w:rsidR="00224BBC" w:rsidRPr="00AD29D0">
        <w:rPr>
          <w:rFonts w:ascii="Times New Roman" w:hAnsi="Times New Roman" w:cs="Times New Roman"/>
          <w:sz w:val="24"/>
          <w:szCs w:val="24"/>
        </w:rPr>
        <w:instrText xml:space="preserve"> ADDIN ZOTERO_BIBL {"uncited":[],"omitted":[],"custom":[]} CSL_BIBLIOGRAPHY </w:instrText>
      </w:r>
      <w:r w:rsidRPr="00AD29D0">
        <w:rPr>
          <w:rFonts w:ascii="Times New Roman" w:hAnsi="Times New Roman" w:cs="Times New Roman"/>
          <w:sz w:val="24"/>
          <w:szCs w:val="24"/>
        </w:rPr>
        <w:fldChar w:fldCharType="separate"/>
      </w:r>
      <w:r w:rsidR="00EF450B" w:rsidRPr="00AD29D0">
        <w:rPr>
          <w:rFonts w:ascii="Times New Roman" w:hAnsi="Times New Roman" w:cs="Times New Roman"/>
          <w:sz w:val="24"/>
          <w:szCs w:val="24"/>
        </w:rPr>
        <w:t xml:space="preserve">Altimimi HF, Schnetkamp PPM. 2007. Na+/Ca2+-K+ Exchangers (NCKX):Functional Properties and Physiological Roles. </w:t>
      </w:r>
      <w:r w:rsidR="00EF450B" w:rsidRPr="00AD29D0">
        <w:rPr>
          <w:rFonts w:ascii="Times New Roman" w:hAnsi="Times New Roman" w:cs="Times New Roman"/>
          <w:i/>
          <w:iCs/>
          <w:sz w:val="24"/>
          <w:szCs w:val="24"/>
        </w:rPr>
        <w:t>Channels</w:t>
      </w:r>
      <w:r w:rsidR="00EF450B" w:rsidRPr="00AD29D0">
        <w:rPr>
          <w:rFonts w:ascii="Times New Roman" w:hAnsi="Times New Roman" w:cs="Times New Roman"/>
          <w:sz w:val="24"/>
          <w:szCs w:val="24"/>
        </w:rPr>
        <w:t xml:space="preserve"> 1:62–69.</w:t>
      </w:r>
    </w:p>
    <w:p w14:paraId="0700EE97"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Alvarez-Delfin K, Morris AC, Snelson CD, Gamse JT, Gupta T, Marlow FL, Mullins MC, Burgess HA, Granato M, Fadool JM. 2009. Tbx2b is required for ultraviolet photoreceptor cell specification during zebrafish retinal development. </w:t>
      </w:r>
      <w:r w:rsidRPr="00AD29D0">
        <w:rPr>
          <w:rFonts w:ascii="Times New Roman" w:hAnsi="Times New Roman" w:cs="Times New Roman"/>
          <w:i/>
          <w:iCs/>
          <w:sz w:val="24"/>
          <w:szCs w:val="24"/>
        </w:rPr>
        <w:t>Proc. Natl. Acad. Sci.</w:t>
      </w:r>
      <w:r w:rsidRPr="00AD29D0">
        <w:rPr>
          <w:rFonts w:ascii="Times New Roman" w:hAnsi="Times New Roman" w:cs="Times New Roman"/>
          <w:sz w:val="24"/>
          <w:szCs w:val="24"/>
        </w:rPr>
        <w:t xml:space="preserve"> 106:2023–2028.</w:t>
      </w:r>
    </w:p>
    <w:p w14:paraId="49CDC443"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Arendt D. 2003. Evolution of eyes and photoreceptor cell types. </w:t>
      </w:r>
      <w:r w:rsidRPr="00AD29D0">
        <w:rPr>
          <w:rFonts w:ascii="Times New Roman" w:hAnsi="Times New Roman" w:cs="Times New Roman"/>
          <w:i/>
          <w:iCs/>
          <w:sz w:val="24"/>
          <w:szCs w:val="24"/>
        </w:rPr>
        <w:t>Int. J. Dev. Biol.</w:t>
      </w:r>
      <w:r w:rsidRPr="00AD29D0">
        <w:rPr>
          <w:rFonts w:ascii="Times New Roman" w:hAnsi="Times New Roman" w:cs="Times New Roman"/>
          <w:sz w:val="24"/>
          <w:szCs w:val="24"/>
        </w:rPr>
        <w:t xml:space="preserve"> 47:563–571.</w:t>
      </w:r>
    </w:p>
    <w:p w14:paraId="75EF1B06"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Arendt D. 2008. The evolution of cell types in animals: emerging principles from molecular studies. </w:t>
      </w:r>
      <w:r w:rsidRPr="00AD29D0">
        <w:rPr>
          <w:rFonts w:ascii="Times New Roman" w:hAnsi="Times New Roman" w:cs="Times New Roman"/>
          <w:i/>
          <w:iCs/>
          <w:sz w:val="24"/>
          <w:szCs w:val="24"/>
        </w:rPr>
        <w:t>Nat. Rev. Genet.</w:t>
      </w:r>
      <w:r w:rsidRPr="00AD29D0">
        <w:rPr>
          <w:rFonts w:ascii="Times New Roman" w:hAnsi="Times New Roman" w:cs="Times New Roman"/>
          <w:sz w:val="24"/>
          <w:szCs w:val="24"/>
        </w:rPr>
        <w:t xml:space="preserve"> 9:868–882.</w:t>
      </w:r>
    </w:p>
    <w:p w14:paraId="70ECA977"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Arendt D, Musser JM, Baker CVH, Bergman A, Cepko C, Erwin DH, Pavlicev M, Schlosser G, Widder S, Laubichler MD, et al. 2016. The origin and evolution of cell types. </w:t>
      </w:r>
      <w:r w:rsidRPr="00AD29D0">
        <w:rPr>
          <w:rFonts w:ascii="Times New Roman" w:hAnsi="Times New Roman" w:cs="Times New Roman"/>
          <w:i/>
          <w:iCs/>
          <w:sz w:val="24"/>
          <w:szCs w:val="24"/>
        </w:rPr>
        <w:t>Nat. Rev. Genet.</w:t>
      </w:r>
      <w:r w:rsidRPr="00AD29D0">
        <w:rPr>
          <w:rFonts w:ascii="Times New Roman" w:hAnsi="Times New Roman" w:cs="Times New Roman"/>
          <w:sz w:val="24"/>
          <w:szCs w:val="24"/>
        </w:rPr>
        <w:t xml:space="preserve"> 17:744–757.</w:t>
      </w:r>
    </w:p>
    <w:p w14:paraId="422E36D6"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Arendt D, Tessmar-Raible K, Snyman H, Dorresteijn AW, Wittbrodt J. 2004. Ciliary photoreceptors with a vertebrate-type opsin in an invertebrate brain. </w:t>
      </w:r>
      <w:r w:rsidRPr="00AD29D0">
        <w:rPr>
          <w:rFonts w:ascii="Times New Roman" w:hAnsi="Times New Roman" w:cs="Times New Roman"/>
          <w:i/>
          <w:iCs/>
          <w:sz w:val="24"/>
          <w:szCs w:val="24"/>
        </w:rPr>
        <w:t>Science</w:t>
      </w:r>
      <w:r w:rsidRPr="00AD29D0">
        <w:rPr>
          <w:rFonts w:ascii="Times New Roman" w:hAnsi="Times New Roman" w:cs="Times New Roman"/>
          <w:sz w:val="24"/>
          <w:szCs w:val="24"/>
        </w:rPr>
        <w:t xml:space="preserve"> 306:869–871.</w:t>
      </w:r>
    </w:p>
    <w:p w14:paraId="01FA8C4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lastRenderedPageBreak/>
        <w:t xml:space="preserve">Baran Y, Bercovich A, Sebe-Pedros A, Lubling Y, Giladi A, Chomsky E, Meir Z, Hoichman M, Lifshitz A, Tanay A. 2019. MetaCell: analysis of single-cell RNA-seq data using K-nn graph partitions. </w:t>
      </w:r>
      <w:r w:rsidRPr="00AD29D0">
        <w:rPr>
          <w:rFonts w:ascii="Times New Roman" w:hAnsi="Times New Roman" w:cs="Times New Roman"/>
          <w:i/>
          <w:iCs/>
          <w:sz w:val="24"/>
          <w:szCs w:val="24"/>
        </w:rPr>
        <w:t>Genome Biol.</w:t>
      </w:r>
      <w:r w:rsidRPr="00AD29D0">
        <w:rPr>
          <w:rFonts w:ascii="Times New Roman" w:hAnsi="Times New Roman" w:cs="Times New Roman"/>
          <w:sz w:val="24"/>
          <w:szCs w:val="24"/>
        </w:rPr>
        <w:t xml:space="preserve"> 20:206.</w:t>
      </w:r>
    </w:p>
    <w:p w14:paraId="03E46626"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Boussau B, Scornavacca C. 2020. Reconciling Gene trees with Species Trees. In: Scornavacca C, Delsuc F, Galtier N, editors. Phylogenetics in the Genomic Era. No commercial publisher | Authors open access book. p. 3.2:1-3.2:23. Available from: https://hal.science/hal-02535529</w:t>
      </w:r>
    </w:p>
    <w:p w14:paraId="6C2F77E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Camacho C, Coulouris G, Avagyan V, Ma N, Papadopoulos J, Bealer K, Madden TL. 2009. BLAST+: architecture and applications. </w:t>
      </w:r>
      <w:r w:rsidRPr="00AD29D0">
        <w:rPr>
          <w:rFonts w:ascii="Times New Roman" w:hAnsi="Times New Roman" w:cs="Times New Roman"/>
          <w:i/>
          <w:iCs/>
          <w:sz w:val="24"/>
          <w:szCs w:val="24"/>
        </w:rPr>
        <w:t>BMC Bioinformatics</w:t>
      </w:r>
      <w:r w:rsidRPr="00AD29D0">
        <w:rPr>
          <w:rFonts w:ascii="Times New Roman" w:hAnsi="Times New Roman" w:cs="Times New Roman"/>
          <w:sz w:val="24"/>
          <w:szCs w:val="24"/>
        </w:rPr>
        <w:t xml:space="preserve"> 10:421.</w:t>
      </w:r>
    </w:p>
    <w:p w14:paraId="7418B1C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Cantalapiedra CP, Hernández-Plaza A, Letunic I, Bork P, Huerta-Cepas J. 2021. eggNOG-mapper v2: Functional Annotation, Orthology Assignments, and Domain Prediction at the Metagenomic Scale. Available from: https://www.biorxiv.org/content/10.1101/2021.06.03.446934v2</w:t>
      </w:r>
    </w:p>
    <w:p w14:paraId="7269F9F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Capella-Gutiérrez S, Silla-Martínez JM, Gabaldón T. 2009. trimAl: a tool for automated alignment trimming in large-scale phylogenetic analyses. </w:t>
      </w:r>
      <w:r w:rsidRPr="00AD29D0">
        <w:rPr>
          <w:rFonts w:ascii="Times New Roman" w:hAnsi="Times New Roman" w:cs="Times New Roman"/>
          <w:i/>
          <w:iCs/>
          <w:sz w:val="24"/>
          <w:szCs w:val="24"/>
        </w:rPr>
        <w:t>Bioinformatics</w:t>
      </w:r>
      <w:r w:rsidRPr="00AD29D0">
        <w:rPr>
          <w:rFonts w:ascii="Times New Roman" w:hAnsi="Times New Roman" w:cs="Times New Roman"/>
          <w:sz w:val="24"/>
          <w:szCs w:val="24"/>
        </w:rPr>
        <w:t xml:space="preserve"> 25:1972–1973.</w:t>
      </w:r>
    </w:p>
    <w:p w14:paraId="66A823C4"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Chari T, Weissbourd B, Gehring J, Ferraioli A, Leclère L, Herl M, Gao F, Chevalier S, Copley RR, Houliston E, et al. 2021. Whole-animal multiplexed single-cell RNA-seq reveals transcriptional shifts across Clytia medusa cell types. </w:t>
      </w:r>
      <w:r w:rsidRPr="00AD29D0">
        <w:rPr>
          <w:rFonts w:ascii="Times New Roman" w:hAnsi="Times New Roman" w:cs="Times New Roman"/>
          <w:i/>
          <w:iCs/>
          <w:sz w:val="24"/>
          <w:szCs w:val="24"/>
        </w:rPr>
        <w:t>Sci. Adv.</w:t>
      </w:r>
      <w:r w:rsidRPr="00AD29D0">
        <w:rPr>
          <w:rFonts w:ascii="Times New Roman" w:hAnsi="Times New Roman" w:cs="Times New Roman"/>
          <w:sz w:val="24"/>
          <w:szCs w:val="24"/>
        </w:rPr>
        <w:t xml:space="preserve"> 7:eabh1683.</w:t>
      </w:r>
    </w:p>
    <w:p w14:paraId="5B7113B5"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D’Aniello S, Delroisse J, Valero-Gracia A, Lowe EK, Byrne M, Cannon JT, Halanych KM, Elphick MR, Mallefet J, Kaul-Strehlow S, et al. 2015. Opsin evolution in the Ambulacraria. </w:t>
      </w:r>
      <w:r w:rsidRPr="00AD29D0">
        <w:rPr>
          <w:rFonts w:ascii="Times New Roman" w:hAnsi="Times New Roman" w:cs="Times New Roman"/>
          <w:i/>
          <w:iCs/>
          <w:sz w:val="24"/>
          <w:szCs w:val="24"/>
        </w:rPr>
        <w:t>Mar. Genomics</w:t>
      </w:r>
      <w:r w:rsidRPr="00AD29D0">
        <w:rPr>
          <w:rFonts w:ascii="Times New Roman" w:hAnsi="Times New Roman" w:cs="Times New Roman"/>
          <w:sz w:val="24"/>
          <w:szCs w:val="24"/>
        </w:rPr>
        <w:t xml:space="preserve"> 24:177–183.</w:t>
      </w:r>
    </w:p>
    <w:p w14:paraId="1C0DEA1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von Döhren J, Bartolomaeus T. 2018. Unexpected ultrastructure of an eye in Spiralia: the larval ocelli of Procephalothrix oestrymnicus (Nemertea). </w:t>
      </w:r>
      <w:r w:rsidRPr="00AD29D0">
        <w:rPr>
          <w:rFonts w:ascii="Times New Roman" w:hAnsi="Times New Roman" w:cs="Times New Roman"/>
          <w:i/>
          <w:iCs/>
          <w:sz w:val="24"/>
          <w:szCs w:val="24"/>
        </w:rPr>
        <w:t>Zoomorphology</w:t>
      </w:r>
      <w:r w:rsidRPr="00AD29D0">
        <w:rPr>
          <w:rFonts w:ascii="Times New Roman" w:hAnsi="Times New Roman" w:cs="Times New Roman"/>
          <w:sz w:val="24"/>
          <w:szCs w:val="24"/>
        </w:rPr>
        <w:t xml:space="preserve"> 137:241–248.</w:t>
      </w:r>
    </w:p>
    <w:p w14:paraId="5CDB0877"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Eakin RM, Kuda A. 1970. Ultrastructure of sensory receptors in ascidian tadpoles. </w:t>
      </w:r>
      <w:r w:rsidRPr="00AD29D0">
        <w:rPr>
          <w:rFonts w:ascii="Times New Roman" w:hAnsi="Times New Roman" w:cs="Times New Roman"/>
          <w:i/>
          <w:iCs/>
          <w:sz w:val="24"/>
          <w:szCs w:val="24"/>
        </w:rPr>
        <w:t>Z. Für Zellforsch. Mikrosk. Anat.</w:t>
      </w:r>
      <w:r w:rsidRPr="00AD29D0">
        <w:rPr>
          <w:rFonts w:ascii="Times New Roman" w:hAnsi="Times New Roman" w:cs="Times New Roman"/>
          <w:sz w:val="24"/>
          <w:szCs w:val="24"/>
        </w:rPr>
        <w:t xml:space="preserve"> 112:287–312.</w:t>
      </w:r>
    </w:p>
    <w:p w14:paraId="59E0A455"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lastRenderedPageBreak/>
        <w:t xml:space="preserve">Elliott GRD, Leys SP. 2004. SPONGE LARVAL PHOTOTAXIS: A COMPARATIVE STUDY. </w:t>
      </w:r>
      <w:r w:rsidRPr="00AD29D0">
        <w:rPr>
          <w:rFonts w:ascii="Times New Roman" w:hAnsi="Times New Roman" w:cs="Times New Roman"/>
          <w:i/>
          <w:iCs/>
          <w:sz w:val="24"/>
          <w:szCs w:val="24"/>
        </w:rPr>
        <w:t>BMIB - Boll. Dei Musei E Degli Ist. Biol.</w:t>
      </w:r>
      <w:r w:rsidRPr="00AD29D0">
        <w:rPr>
          <w:rFonts w:ascii="Times New Roman" w:hAnsi="Times New Roman" w:cs="Times New Roman"/>
          <w:sz w:val="24"/>
          <w:szCs w:val="24"/>
        </w:rPr>
        <w:t xml:space="preserve"> [Internet] 68. Available from: https://riviste.unige.it/index.php/BMIB/article/view/625</w:t>
      </w:r>
    </w:p>
    <w:p w14:paraId="1A0D2853"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lang w:val="it-IT"/>
        </w:rPr>
        <w:t xml:space="preserve">Feuda R, Dohrmann M, Pett W, Philippe H, Rota-Stabelli O, Lartillot N, Wörheide G, Pisani D. 2017. </w:t>
      </w:r>
      <w:r w:rsidRPr="00AD29D0">
        <w:rPr>
          <w:rFonts w:ascii="Times New Roman" w:hAnsi="Times New Roman" w:cs="Times New Roman"/>
          <w:sz w:val="24"/>
          <w:szCs w:val="24"/>
        </w:rPr>
        <w:t xml:space="preserve">Improved Modeling of Compositional Heterogeneity Supports Sponges as Sister to All Other Animals. </w:t>
      </w:r>
      <w:r w:rsidRPr="00AD29D0">
        <w:rPr>
          <w:rFonts w:ascii="Times New Roman" w:hAnsi="Times New Roman" w:cs="Times New Roman"/>
          <w:i/>
          <w:iCs/>
          <w:sz w:val="24"/>
          <w:szCs w:val="24"/>
        </w:rPr>
        <w:t>Curr. Biol.</w:t>
      </w:r>
      <w:r w:rsidRPr="00AD29D0">
        <w:rPr>
          <w:rFonts w:ascii="Times New Roman" w:hAnsi="Times New Roman" w:cs="Times New Roman"/>
          <w:sz w:val="24"/>
          <w:szCs w:val="24"/>
        </w:rPr>
        <w:t xml:space="preserve"> 27:3864-3870.e4.</w:t>
      </w:r>
    </w:p>
    <w:p w14:paraId="05D0AAA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Feuda R, Hamilton SC, McInerney JO, Pisani D. 2012. Metazoan opsin evolution reveals a simple route to animal vision. </w:t>
      </w:r>
      <w:r w:rsidRPr="00AD29D0">
        <w:rPr>
          <w:rFonts w:ascii="Times New Roman" w:hAnsi="Times New Roman" w:cs="Times New Roman"/>
          <w:i/>
          <w:iCs/>
          <w:sz w:val="24"/>
          <w:szCs w:val="24"/>
        </w:rPr>
        <w:t>Proc. Natl. Acad. Sci.</w:t>
      </w:r>
      <w:r w:rsidRPr="00AD29D0">
        <w:rPr>
          <w:rFonts w:ascii="Times New Roman" w:hAnsi="Times New Roman" w:cs="Times New Roman"/>
          <w:sz w:val="24"/>
          <w:szCs w:val="24"/>
        </w:rPr>
        <w:t xml:space="preserve"> 109:18868–18872.</w:t>
      </w:r>
    </w:p>
    <w:p w14:paraId="312FB2D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Fleming JF, Feuda R, Roberts NW, Pisani D. 2020. A Novel Approach to Investigate the Effect of Tree Reconstruction Artifacts in Single-Gene Analysis Clarifies Opsin Evolution in Nonbilaterian Metazoans. </w:t>
      </w:r>
      <w:r w:rsidRPr="00AD29D0">
        <w:rPr>
          <w:rFonts w:ascii="Times New Roman" w:hAnsi="Times New Roman" w:cs="Times New Roman"/>
          <w:i/>
          <w:iCs/>
          <w:sz w:val="24"/>
          <w:szCs w:val="24"/>
        </w:rPr>
        <w:t>Genome Biol. Evol.</w:t>
      </w:r>
      <w:r w:rsidRPr="00AD29D0">
        <w:rPr>
          <w:rFonts w:ascii="Times New Roman" w:hAnsi="Times New Roman" w:cs="Times New Roman"/>
          <w:sz w:val="24"/>
          <w:szCs w:val="24"/>
        </w:rPr>
        <w:t xml:space="preserve"> 12:3906–3916.</w:t>
      </w:r>
    </w:p>
    <w:p w14:paraId="0DECCAB5"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Fu L, Niu B, Zhu Z, Wu S, Li W. 2012. CD-HIT: accelerated for clustering the next-generation sequencing data. </w:t>
      </w:r>
      <w:r w:rsidRPr="00AD29D0">
        <w:rPr>
          <w:rFonts w:ascii="Times New Roman" w:hAnsi="Times New Roman" w:cs="Times New Roman"/>
          <w:i/>
          <w:iCs/>
          <w:sz w:val="24"/>
          <w:szCs w:val="24"/>
        </w:rPr>
        <w:t>Bioinformatics</w:t>
      </w:r>
      <w:r w:rsidRPr="00AD29D0">
        <w:rPr>
          <w:rFonts w:ascii="Times New Roman" w:hAnsi="Times New Roman" w:cs="Times New Roman"/>
          <w:sz w:val="24"/>
          <w:szCs w:val="24"/>
        </w:rPr>
        <w:t xml:space="preserve"> 28:3150–3152.</w:t>
      </w:r>
    </w:p>
    <w:p w14:paraId="50294B1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Fu Y, Liao H-W, Do MTH, Yau K-W. 2005. Non-image-forming ocular photoreception in vertebrates. </w:t>
      </w:r>
      <w:r w:rsidRPr="00AD29D0">
        <w:rPr>
          <w:rFonts w:ascii="Times New Roman" w:hAnsi="Times New Roman" w:cs="Times New Roman"/>
          <w:i/>
          <w:iCs/>
          <w:sz w:val="24"/>
          <w:szCs w:val="24"/>
        </w:rPr>
        <w:t>Curr. Opin. Neurobiol.</w:t>
      </w:r>
      <w:r w:rsidRPr="00AD29D0">
        <w:rPr>
          <w:rFonts w:ascii="Times New Roman" w:hAnsi="Times New Roman" w:cs="Times New Roman"/>
          <w:sz w:val="24"/>
          <w:szCs w:val="24"/>
        </w:rPr>
        <w:t xml:space="preserve"> 15:415–422.</w:t>
      </w:r>
    </w:p>
    <w:p w14:paraId="5B334457"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Gornik SG, Bergheim BG, Morel B, Stamatakis A, Foulkes NS, Guse A. 2021. Photoreceptor Diversification Accompanies the Evolution of Anthozoa. </w:t>
      </w:r>
      <w:r w:rsidRPr="00AD29D0">
        <w:rPr>
          <w:rFonts w:ascii="Times New Roman" w:hAnsi="Times New Roman" w:cs="Times New Roman"/>
          <w:i/>
          <w:iCs/>
          <w:sz w:val="24"/>
          <w:szCs w:val="24"/>
        </w:rPr>
        <w:t>Mol. Biol. Evol.</w:t>
      </w:r>
      <w:r w:rsidRPr="00AD29D0">
        <w:rPr>
          <w:rFonts w:ascii="Times New Roman" w:hAnsi="Times New Roman" w:cs="Times New Roman"/>
          <w:sz w:val="24"/>
          <w:szCs w:val="24"/>
        </w:rPr>
        <w:t xml:space="preserve"> 38:1744–1760.</w:t>
      </w:r>
    </w:p>
    <w:p w14:paraId="58D1AF45"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Gurevich VV, Gurevich EV. 2016. G Protein-Coupled Receptor Kinases (GRKs) History: Evolution and Discovery. In: Gurevich VV, Gurevich EV, Tesmer JJG, editors. G Protein-Coupled Receptor Kinases. New York, NY: Springer New York. p. 3–22. Available from: https://doi.org/10.1007/978-1-4939-3798-1_1</w:t>
      </w:r>
    </w:p>
    <w:p w14:paraId="7F3DD8F5"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Hahn J, Monavarfeshani A, Qiao M, Kao A, Kölsch Y, Kumar A, Kunze VP, Rasys AM, Richardson R, Baier H, et al. 2023. Evolution of neuronal cell classes and types in the vertebrate retina. :2023.04.07.536039. Available from: https://www.biorxiv.org/content/10.1101/2023.04.07.536039v1</w:t>
      </w:r>
    </w:p>
    <w:p w14:paraId="02B9289E"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lastRenderedPageBreak/>
        <w:t xml:space="preserve">Hardie RC, Juusola M. 2015. Phototransduction in Drosophila. </w:t>
      </w:r>
      <w:r w:rsidRPr="00AD29D0">
        <w:rPr>
          <w:rFonts w:ascii="Times New Roman" w:hAnsi="Times New Roman" w:cs="Times New Roman"/>
          <w:i/>
          <w:iCs/>
          <w:sz w:val="24"/>
          <w:szCs w:val="24"/>
        </w:rPr>
        <w:t>Curr. Opin. Neurobiol.</w:t>
      </w:r>
      <w:r w:rsidRPr="00AD29D0">
        <w:rPr>
          <w:rFonts w:ascii="Times New Roman" w:hAnsi="Times New Roman" w:cs="Times New Roman"/>
          <w:sz w:val="24"/>
          <w:szCs w:val="24"/>
        </w:rPr>
        <w:t xml:space="preserve"> 34:37–45.</w:t>
      </w:r>
    </w:p>
    <w:p w14:paraId="1457E162"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Hattar S, Liao HW, Takao M, Berson DM, Yau KW. 2002. Melanopsin-containing retinal ganglion cells: architecture, projections, and intrinsic photosensitivity. </w:t>
      </w:r>
      <w:r w:rsidRPr="00AD29D0">
        <w:rPr>
          <w:rFonts w:ascii="Times New Roman" w:hAnsi="Times New Roman" w:cs="Times New Roman"/>
          <w:i/>
          <w:iCs/>
          <w:sz w:val="24"/>
          <w:szCs w:val="24"/>
        </w:rPr>
        <w:t>Science</w:t>
      </w:r>
      <w:r w:rsidRPr="00AD29D0">
        <w:rPr>
          <w:rFonts w:ascii="Times New Roman" w:hAnsi="Times New Roman" w:cs="Times New Roman"/>
          <w:sz w:val="24"/>
          <w:szCs w:val="24"/>
        </w:rPr>
        <w:t xml:space="preserve"> 295:1065–1070.</w:t>
      </w:r>
    </w:p>
    <w:p w14:paraId="0A6E37F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41667EB0"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Hoang DT, Chernomor O, von Haeseler A, Minh BQ, Vinh LS. 2018. UFBoot2: Improving the Ultrafast Bootstrap Approximation. </w:t>
      </w:r>
      <w:r w:rsidRPr="00AD29D0">
        <w:rPr>
          <w:rFonts w:ascii="Times New Roman" w:hAnsi="Times New Roman" w:cs="Times New Roman"/>
          <w:i/>
          <w:iCs/>
          <w:sz w:val="24"/>
          <w:szCs w:val="24"/>
        </w:rPr>
        <w:t>Mol. Biol. Evol.</w:t>
      </w:r>
      <w:r w:rsidRPr="00AD29D0">
        <w:rPr>
          <w:rFonts w:ascii="Times New Roman" w:hAnsi="Times New Roman" w:cs="Times New Roman"/>
          <w:sz w:val="24"/>
          <w:szCs w:val="24"/>
        </w:rPr>
        <w:t xml:space="preserve"> 35:518–522.</w:t>
      </w:r>
    </w:p>
    <w:p w14:paraId="1416EC00"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Horridge GA. 1964. Presumed photoreceptive cilia in a ctenophore. </w:t>
      </w:r>
      <w:r w:rsidRPr="00AD29D0">
        <w:rPr>
          <w:rFonts w:ascii="Times New Roman" w:hAnsi="Times New Roman" w:cs="Times New Roman"/>
          <w:i/>
          <w:iCs/>
          <w:sz w:val="24"/>
          <w:szCs w:val="24"/>
        </w:rPr>
        <w:t>Q. J. Microsc. Sci.</w:t>
      </w:r>
      <w:r w:rsidRPr="00AD29D0">
        <w:rPr>
          <w:rFonts w:ascii="Times New Roman" w:hAnsi="Times New Roman" w:cs="Times New Roman"/>
          <w:sz w:val="24"/>
          <w:szCs w:val="24"/>
        </w:rPr>
        <w:t xml:space="preserve"> [Internet]. Available from: https://openresearch-repository.anu.edu.au/handle/1885/167542</w:t>
      </w:r>
    </w:p>
    <w:p w14:paraId="4E68691B"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lang w:val="it-IT"/>
        </w:rPr>
        <w:t xml:space="preserve">Huerta-Cepas J, Serra F, Bork P. 2016. </w:t>
      </w:r>
      <w:r w:rsidRPr="00AD29D0">
        <w:rPr>
          <w:rFonts w:ascii="Times New Roman" w:hAnsi="Times New Roman" w:cs="Times New Roman"/>
          <w:sz w:val="24"/>
          <w:szCs w:val="24"/>
        </w:rPr>
        <w:t xml:space="preserve">ETE 3: Reconstruction, Analysis, and Visualization of Phylogenomic Data. </w:t>
      </w:r>
      <w:r w:rsidRPr="00AD29D0">
        <w:rPr>
          <w:rFonts w:ascii="Times New Roman" w:hAnsi="Times New Roman" w:cs="Times New Roman"/>
          <w:i/>
          <w:iCs/>
          <w:sz w:val="24"/>
          <w:szCs w:val="24"/>
        </w:rPr>
        <w:t>Mol. Biol. Evol.</w:t>
      </w:r>
      <w:r w:rsidRPr="00AD29D0">
        <w:rPr>
          <w:rFonts w:ascii="Times New Roman" w:hAnsi="Times New Roman" w:cs="Times New Roman"/>
          <w:sz w:val="24"/>
          <w:szCs w:val="24"/>
        </w:rPr>
        <w:t xml:space="preserve"> 33:1635–1638.</w:t>
      </w:r>
    </w:p>
    <w:p w14:paraId="169517F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Jékely G, Paps J, Nielsen C. 2015. The phylogenetic position of ctenophores and the origin(s) of nervous systems. </w:t>
      </w:r>
      <w:r w:rsidRPr="00AD29D0">
        <w:rPr>
          <w:rFonts w:ascii="Times New Roman" w:hAnsi="Times New Roman" w:cs="Times New Roman"/>
          <w:i/>
          <w:iCs/>
          <w:sz w:val="24"/>
          <w:szCs w:val="24"/>
        </w:rPr>
        <w:t>EvoDevo</w:t>
      </w:r>
      <w:r w:rsidRPr="00AD29D0">
        <w:rPr>
          <w:rFonts w:ascii="Times New Roman" w:hAnsi="Times New Roman" w:cs="Times New Roman"/>
          <w:sz w:val="24"/>
          <w:szCs w:val="24"/>
        </w:rPr>
        <w:t xml:space="preserve"> 6:1.</w:t>
      </w:r>
    </w:p>
    <w:p w14:paraId="70C5FCF4"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Jones P, Binns D, Chang H-Y, Fraser M, Li W, McAnulla C, McWilliam H, Maslen J, Mitchell A, Nuka G, et al. 2014. InterProScan 5: genome-scale protein function classification. </w:t>
      </w:r>
      <w:r w:rsidRPr="00AD29D0">
        <w:rPr>
          <w:rFonts w:ascii="Times New Roman" w:hAnsi="Times New Roman" w:cs="Times New Roman"/>
          <w:i/>
          <w:iCs/>
          <w:sz w:val="24"/>
          <w:szCs w:val="24"/>
        </w:rPr>
        <w:t>Bioinformatics</w:t>
      </w:r>
      <w:r w:rsidRPr="00AD29D0">
        <w:rPr>
          <w:rFonts w:ascii="Times New Roman" w:hAnsi="Times New Roman" w:cs="Times New Roman"/>
          <w:sz w:val="24"/>
          <w:szCs w:val="24"/>
        </w:rPr>
        <w:t xml:space="preserve"> 30:1236–1240.</w:t>
      </w:r>
    </w:p>
    <w:p w14:paraId="768617BF"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Kalyaanamoorthy S, Minh BQ, Wong TKF, von Haeseler A, Jermiin LS. 2017. ModelFinder: fast model selection for accurate phylogenetic estimates. </w:t>
      </w:r>
      <w:r w:rsidRPr="00AD29D0">
        <w:rPr>
          <w:rFonts w:ascii="Times New Roman" w:hAnsi="Times New Roman" w:cs="Times New Roman"/>
          <w:i/>
          <w:iCs/>
          <w:sz w:val="24"/>
          <w:szCs w:val="24"/>
        </w:rPr>
        <w:t>Nat. Methods</w:t>
      </w:r>
      <w:r w:rsidRPr="00AD29D0">
        <w:rPr>
          <w:rFonts w:ascii="Times New Roman" w:hAnsi="Times New Roman" w:cs="Times New Roman"/>
          <w:sz w:val="24"/>
          <w:szCs w:val="24"/>
        </w:rPr>
        <w:t xml:space="preserve"> 14:587–589.</w:t>
      </w:r>
    </w:p>
    <w:p w14:paraId="1149E503"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Kanehisa M. 2019. Toward understanding the origin and evolution of cellular organisms. </w:t>
      </w:r>
      <w:r w:rsidRPr="00AD29D0">
        <w:rPr>
          <w:rFonts w:ascii="Times New Roman" w:hAnsi="Times New Roman" w:cs="Times New Roman"/>
          <w:i/>
          <w:iCs/>
          <w:sz w:val="24"/>
          <w:szCs w:val="24"/>
        </w:rPr>
        <w:t>Protein Sci.</w:t>
      </w:r>
      <w:r w:rsidRPr="00AD29D0">
        <w:rPr>
          <w:rFonts w:ascii="Times New Roman" w:hAnsi="Times New Roman" w:cs="Times New Roman"/>
          <w:sz w:val="24"/>
          <w:szCs w:val="24"/>
        </w:rPr>
        <w:t xml:space="preserve"> 28:1947–1951.</w:t>
      </w:r>
    </w:p>
    <w:p w14:paraId="5AE369D9"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lastRenderedPageBreak/>
        <w:t xml:space="preserve">Kanehisa M, Sato Y, Kawashima M. 2021. KEGG mapping tools for uncovering hidden features in biological data. </w:t>
      </w:r>
      <w:r w:rsidRPr="00AD29D0">
        <w:rPr>
          <w:rFonts w:ascii="Times New Roman" w:hAnsi="Times New Roman" w:cs="Times New Roman"/>
          <w:i/>
          <w:iCs/>
          <w:sz w:val="24"/>
          <w:szCs w:val="24"/>
        </w:rPr>
        <w:t>Protein Sci.</w:t>
      </w:r>
      <w:r w:rsidRPr="00AD29D0">
        <w:rPr>
          <w:rFonts w:ascii="Times New Roman" w:hAnsi="Times New Roman" w:cs="Times New Roman"/>
          <w:sz w:val="24"/>
          <w:szCs w:val="24"/>
        </w:rPr>
        <w:t xml:space="preserve"> [Internet] n/a. Available from: https://onlinelibrary.wiley.com/doi/abs/10.1002/pro.4172</w:t>
      </w:r>
    </w:p>
    <w:p w14:paraId="616087C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Katoh K, Misawa K, Kuma K, Miyata T. 2002. MAFFT: a novel method for rapid multiple sequence alignment based on fast Fourier transform. </w:t>
      </w:r>
      <w:r w:rsidRPr="00AD29D0">
        <w:rPr>
          <w:rFonts w:ascii="Times New Roman" w:hAnsi="Times New Roman" w:cs="Times New Roman"/>
          <w:i/>
          <w:iCs/>
          <w:sz w:val="24"/>
          <w:szCs w:val="24"/>
        </w:rPr>
        <w:t>Nucleic Acids Res.</w:t>
      </w:r>
      <w:r w:rsidRPr="00AD29D0">
        <w:rPr>
          <w:rFonts w:ascii="Times New Roman" w:hAnsi="Times New Roman" w:cs="Times New Roman"/>
          <w:sz w:val="24"/>
          <w:szCs w:val="24"/>
        </w:rPr>
        <w:t xml:space="preserve"> 30:3059–3066.</w:t>
      </w:r>
    </w:p>
    <w:p w14:paraId="4F46480B"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Katoh K, Standley DM. 2013. MAFFT Multiple Sequence Alignment Software Version 7: Improvements in Performance and Usability. </w:t>
      </w:r>
      <w:r w:rsidRPr="00AD29D0">
        <w:rPr>
          <w:rFonts w:ascii="Times New Roman" w:hAnsi="Times New Roman" w:cs="Times New Roman"/>
          <w:i/>
          <w:iCs/>
          <w:sz w:val="24"/>
          <w:szCs w:val="24"/>
        </w:rPr>
        <w:t>Mol. Biol. Evol.</w:t>
      </w:r>
      <w:r w:rsidRPr="00AD29D0">
        <w:rPr>
          <w:rFonts w:ascii="Times New Roman" w:hAnsi="Times New Roman" w:cs="Times New Roman"/>
          <w:sz w:val="24"/>
          <w:szCs w:val="24"/>
        </w:rPr>
        <w:t xml:space="preserve"> 30:772–780.</w:t>
      </w:r>
    </w:p>
    <w:p w14:paraId="5646AAE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sidRPr="00AD29D0">
        <w:rPr>
          <w:rFonts w:ascii="Times New Roman" w:hAnsi="Times New Roman" w:cs="Times New Roman"/>
          <w:i/>
          <w:iCs/>
          <w:sz w:val="24"/>
          <w:szCs w:val="24"/>
        </w:rPr>
        <w:t>FEBS Lett.</w:t>
      </w:r>
      <w:r w:rsidRPr="00AD29D0">
        <w:rPr>
          <w:rFonts w:ascii="Times New Roman" w:hAnsi="Times New Roman" w:cs="Times New Roman"/>
          <w:sz w:val="24"/>
          <w:szCs w:val="24"/>
        </w:rPr>
        <w:t xml:space="preserve"> 439:66–70.</w:t>
      </w:r>
    </w:p>
    <w:p w14:paraId="7017691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Kozmik Z, Ruzickova J, Jonasova K, Matsumoto Y, Vopalensky P, Kozmikova I, Strnad H, Kawamura S, Piatigorsky J, Paces V, et al. 2008. Assembly of the cnidarian camera-type eye from vertebrate-like components. </w:t>
      </w:r>
      <w:r w:rsidRPr="00AD29D0">
        <w:rPr>
          <w:rFonts w:ascii="Times New Roman" w:hAnsi="Times New Roman" w:cs="Times New Roman"/>
          <w:i/>
          <w:iCs/>
          <w:sz w:val="24"/>
          <w:szCs w:val="24"/>
        </w:rPr>
        <w:t>Proc. Natl. Acad. Sci.</w:t>
      </w:r>
      <w:r w:rsidRPr="00AD29D0">
        <w:rPr>
          <w:rFonts w:ascii="Times New Roman" w:hAnsi="Times New Roman" w:cs="Times New Roman"/>
          <w:sz w:val="24"/>
          <w:szCs w:val="24"/>
        </w:rPr>
        <w:t xml:space="preserve"> 105:8989–8993.</w:t>
      </w:r>
    </w:p>
    <w:p w14:paraId="4D28476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Krishnan A, Mustafa A, Almén MS, Fredriksson R, Williams MJ, Schiöth HB. 2015. Evolutionary hierarchy of vertebrate-like heterotrimeric G protein families. </w:t>
      </w:r>
      <w:r w:rsidRPr="00AD29D0">
        <w:rPr>
          <w:rFonts w:ascii="Times New Roman" w:hAnsi="Times New Roman" w:cs="Times New Roman"/>
          <w:i/>
          <w:iCs/>
          <w:sz w:val="24"/>
          <w:szCs w:val="24"/>
        </w:rPr>
        <w:t>Mol. Phylogenet. Evol.</w:t>
      </w:r>
      <w:r w:rsidRPr="00AD29D0">
        <w:rPr>
          <w:rFonts w:ascii="Times New Roman" w:hAnsi="Times New Roman" w:cs="Times New Roman"/>
          <w:sz w:val="24"/>
          <w:szCs w:val="24"/>
        </w:rPr>
        <w:t xml:space="preserve"> 91:27–40.</w:t>
      </w:r>
    </w:p>
    <w:p w14:paraId="1D488B3F"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Kück P, Meusemann K. 2010. FASconCAT, Version 1.0, Zool. Forschungsmuseum A. Koenig, Germany, 2010.</w:t>
      </w:r>
    </w:p>
    <w:p w14:paraId="0312AC4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Lagman D, Franzén IE, Eggert J, Larhammar D, Abalo XM. 2016. Evolution and expression of the phosphodiesterase 6 genes unveils vertebrate novelty to control photosensitivity. </w:t>
      </w:r>
      <w:r w:rsidRPr="00AD29D0">
        <w:rPr>
          <w:rFonts w:ascii="Times New Roman" w:hAnsi="Times New Roman" w:cs="Times New Roman"/>
          <w:i/>
          <w:iCs/>
          <w:sz w:val="24"/>
          <w:szCs w:val="24"/>
        </w:rPr>
        <w:t>BMC Evol. Biol.</w:t>
      </w:r>
      <w:r w:rsidRPr="00AD29D0">
        <w:rPr>
          <w:rFonts w:ascii="Times New Roman" w:hAnsi="Times New Roman" w:cs="Times New Roman"/>
          <w:sz w:val="24"/>
          <w:szCs w:val="24"/>
        </w:rPr>
        <w:t xml:space="preserve"> 16:124.</w:t>
      </w:r>
    </w:p>
    <w:p w14:paraId="7E680910"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Lagman D, Sundström G, Ocampo Daza D, Abalo XM, Larhammar D. 2012. Expansion of transducin subunit gene families in early vertebrate tetraploidizations. </w:t>
      </w:r>
      <w:r w:rsidRPr="00AD29D0">
        <w:rPr>
          <w:rFonts w:ascii="Times New Roman" w:hAnsi="Times New Roman" w:cs="Times New Roman"/>
          <w:i/>
          <w:iCs/>
          <w:sz w:val="24"/>
          <w:szCs w:val="24"/>
        </w:rPr>
        <w:t>Genomics</w:t>
      </w:r>
      <w:r w:rsidRPr="00AD29D0">
        <w:rPr>
          <w:rFonts w:ascii="Times New Roman" w:hAnsi="Times New Roman" w:cs="Times New Roman"/>
          <w:sz w:val="24"/>
          <w:szCs w:val="24"/>
        </w:rPr>
        <w:t xml:space="preserve"> 100:203–211.</w:t>
      </w:r>
    </w:p>
    <w:p w14:paraId="7830B2E2"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lastRenderedPageBreak/>
        <w:t xml:space="preserve">Lamb TD. 2020. Evolution of the genes mediating phototransduction in rod and cone photoreceptors. </w:t>
      </w:r>
      <w:r w:rsidRPr="00AD29D0">
        <w:rPr>
          <w:rFonts w:ascii="Times New Roman" w:hAnsi="Times New Roman" w:cs="Times New Roman"/>
          <w:i/>
          <w:iCs/>
          <w:sz w:val="24"/>
          <w:szCs w:val="24"/>
        </w:rPr>
        <w:t>Prog. Retin. Eye Res.</w:t>
      </w:r>
      <w:r w:rsidRPr="00AD29D0">
        <w:rPr>
          <w:rFonts w:ascii="Times New Roman" w:hAnsi="Times New Roman" w:cs="Times New Roman"/>
          <w:sz w:val="24"/>
          <w:szCs w:val="24"/>
        </w:rPr>
        <w:t xml:space="preserve"> 76:100823.</w:t>
      </w:r>
    </w:p>
    <w:p w14:paraId="7F4B739F"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Lamb TD, Patel HR, Chuah A, Hunt DM. 2018. Evolution of the shut-off steps of vertebrate phototransduction. </w:t>
      </w:r>
      <w:r w:rsidRPr="00AD29D0">
        <w:rPr>
          <w:rFonts w:ascii="Times New Roman" w:hAnsi="Times New Roman" w:cs="Times New Roman"/>
          <w:i/>
          <w:iCs/>
          <w:sz w:val="24"/>
          <w:szCs w:val="24"/>
        </w:rPr>
        <w:t>Open Biol.</w:t>
      </w:r>
      <w:r w:rsidRPr="00AD29D0">
        <w:rPr>
          <w:rFonts w:ascii="Times New Roman" w:hAnsi="Times New Roman" w:cs="Times New Roman"/>
          <w:sz w:val="24"/>
          <w:szCs w:val="24"/>
        </w:rPr>
        <w:t xml:space="preserve"> 8:170232.</w:t>
      </w:r>
    </w:p>
    <w:p w14:paraId="0C9F8DC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Lee S-J, Xu H, Montell C. 2004. Rhodopsin kinase activity modulates the amplitude of the visual response in Drosophila. </w:t>
      </w:r>
      <w:r w:rsidRPr="00AD29D0">
        <w:rPr>
          <w:rFonts w:ascii="Times New Roman" w:hAnsi="Times New Roman" w:cs="Times New Roman"/>
          <w:i/>
          <w:iCs/>
          <w:sz w:val="24"/>
          <w:szCs w:val="24"/>
        </w:rPr>
        <w:t>Proc. Natl. Acad. Sci.</w:t>
      </w:r>
      <w:r w:rsidRPr="00AD29D0">
        <w:rPr>
          <w:rFonts w:ascii="Times New Roman" w:hAnsi="Times New Roman" w:cs="Times New Roman"/>
          <w:sz w:val="24"/>
          <w:szCs w:val="24"/>
        </w:rPr>
        <w:t xml:space="preserve"> 101:11874–11879.</w:t>
      </w:r>
    </w:p>
    <w:p w14:paraId="600EDE3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Levy S, Elek A, Grau-Bové X, Menéndez-Bravo S, Iglesias M, Tanay A, Mass T, Sebé-Pedrós A. 2021. A stony coral cell atlas illuminates the molecular and cellular basis of coral symbiosis, calcification, and immunity. </w:t>
      </w:r>
      <w:r w:rsidRPr="00AD29D0">
        <w:rPr>
          <w:rFonts w:ascii="Times New Roman" w:hAnsi="Times New Roman" w:cs="Times New Roman"/>
          <w:i/>
          <w:iCs/>
          <w:sz w:val="24"/>
          <w:szCs w:val="24"/>
        </w:rPr>
        <w:t>Cell</w:t>
      </w:r>
      <w:r w:rsidRPr="00AD29D0">
        <w:rPr>
          <w:rFonts w:ascii="Times New Roman" w:hAnsi="Times New Roman" w:cs="Times New Roman"/>
          <w:sz w:val="24"/>
          <w:szCs w:val="24"/>
        </w:rPr>
        <w:t xml:space="preserve"> 184:2973-2987.e18.</w:t>
      </w:r>
    </w:p>
    <w:p w14:paraId="3570A6E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Leys SP, Degnan BM. 2001. Cytological Basis of Photoresponsive Behavior in a Sponge Larva. </w:t>
      </w:r>
      <w:r w:rsidRPr="00AD29D0">
        <w:rPr>
          <w:rFonts w:ascii="Times New Roman" w:hAnsi="Times New Roman" w:cs="Times New Roman"/>
          <w:i/>
          <w:iCs/>
          <w:sz w:val="24"/>
          <w:szCs w:val="24"/>
        </w:rPr>
        <w:t>Biol. Bull.</w:t>
      </w:r>
      <w:r w:rsidRPr="00AD29D0">
        <w:rPr>
          <w:rFonts w:ascii="Times New Roman" w:hAnsi="Times New Roman" w:cs="Times New Roman"/>
          <w:sz w:val="24"/>
          <w:szCs w:val="24"/>
        </w:rPr>
        <w:t xml:space="preserve"> [Internet]. Available from: https://www.journals.uchicago.edu/doi/10.2307/1543611</w:t>
      </w:r>
    </w:p>
    <w:p w14:paraId="3DC080A1"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lang w:val="it-IT"/>
        </w:rPr>
        <w:t xml:space="preserve">Li W, Jaroszewski L, Godzik A. 2001. </w:t>
      </w:r>
      <w:r w:rsidRPr="00AD29D0">
        <w:rPr>
          <w:rFonts w:ascii="Times New Roman" w:hAnsi="Times New Roman" w:cs="Times New Roman"/>
          <w:sz w:val="24"/>
          <w:szCs w:val="24"/>
        </w:rPr>
        <w:t xml:space="preserve">Clustering of highly homologous sequences to reduce the size of large protein databases. </w:t>
      </w:r>
      <w:r w:rsidRPr="00AD29D0">
        <w:rPr>
          <w:rFonts w:ascii="Times New Roman" w:hAnsi="Times New Roman" w:cs="Times New Roman"/>
          <w:i/>
          <w:iCs/>
          <w:sz w:val="24"/>
          <w:szCs w:val="24"/>
        </w:rPr>
        <w:t>Bioinformatics</w:t>
      </w:r>
      <w:r w:rsidRPr="00AD29D0">
        <w:rPr>
          <w:rFonts w:ascii="Times New Roman" w:hAnsi="Times New Roman" w:cs="Times New Roman"/>
          <w:sz w:val="24"/>
          <w:szCs w:val="24"/>
        </w:rPr>
        <w:t xml:space="preserve"> 17:282–283.</w:t>
      </w:r>
    </w:p>
    <w:p w14:paraId="1D13729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Lukowski SW, Lo CY, Sharov AA, Nguyen Q, Fang L, Hung SS, Zhu L, Zhang T, Grünert U, Nguyen T, et al. 2019. A single-cell transcriptome atlas of the adult human retina. </w:t>
      </w:r>
      <w:r w:rsidRPr="00AD29D0">
        <w:rPr>
          <w:rFonts w:ascii="Times New Roman" w:hAnsi="Times New Roman" w:cs="Times New Roman"/>
          <w:i/>
          <w:iCs/>
          <w:sz w:val="24"/>
          <w:szCs w:val="24"/>
        </w:rPr>
        <w:t>EMBO J.</w:t>
      </w:r>
      <w:r w:rsidRPr="00AD29D0">
        <w:rPr>
          <w:rFonts w:ascii="Times New Roman" w:hAnsi="Times New Roman" w:cs="Times New Roman"/>
          <w:sz w:val="24"/>
          <w:szCs w:val="24"/>
        </w:rPr>
        <w:t xml:space="preserve"> 38:e100811.</w:t>
      </w:r>
    </w:p>
    <w:p w14:paraId="0E20A783"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Macosko EZ, Basu A, Satija R, Nemesh J, Shekhar K, Goldman M, Tirosh I, Bialas AR, Kamitaki N, Martersteck EM, et al. 2015. Highly Parallel Genome-wide Expression Profiling of Individual Cells Using Nanoliter Droplets. </w:t>
      </w:r>
      <w:r w:rsidRPr="00AD29D0">
        <w:rPr>
          <w:rFonts w:ascii="Times New Roman" w:hAnsi="Times New Roman" w:cs="Times New Roman"/>
          <w:i/>
          <w:iCs/>
          <w:sz w:val="24"/>
          <w:szCs w:val="24"/>
        </w:rPr>
        <w:t>Cell</w:t>
      </w:r>
      <w:r w:rsidRPr="00AD29D0">
        <w:rPr>
          <w:rFonts w:ascii="Times New Roman" w:hAnsi="Times New Roman" w:cs="Times New Roman"/>
          <w:sz w:val="24"/>
          <w:szCs w:val="24"/>
        </w:rPr>
        <w:t xml:space="preserve"> 161:1202–1214.</w:t>
      </w:r>
    </w:p>
    <w:p w14:paraId="15C70217"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Maddison W, Maddison D. 2008. Mesquite: A modular system for evolutionary analysis. </w:t>
      </w:r>
      <w:r w:rsidRPr="00AD29D0">
        <w:rPr>
          <w:rFonts w:ascii="Times New Roman" w:hAnsi="Times New Roman" w:cs="Times New Roman"/>
          <w:i/>
          <w:iCs/>
          <w:sz w:val="24"/>
          <w:szCs w:val="24"/>
        </w:rPr>
        <w:t>Evolution</w:t>
      </w:r>
      <w:r w:rsidRPr="00AD29D0">
        <w:rPr>
          <w:rFonts w:ascii="Times New Roman" w:hAnsi="Times New Roman" w:cs="Times New Roman"/>
          <w:sz w:val="24"/>
          <w:szCs w:val="24"/>
        </w:rPr>
        <w:t xml:space="preserve"> 62:1103–1118.</w:t>
      </w:r>
    </w:p>
    <w:p w14:paraId="0EA7FA5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Maldonado M, Durfort M, McCarthy DA, Young CM. 2003. The cellular basis of photobehavior in the tufted parenchymella larva of demosponges. </w:t>
      </w:r>
      <w:r w:rsidRPr="00AD29D0">
        <w:rPr>
          <w:rFonts w:ascii="Times New Roman" w:hAnsi="Times New Roman" w:cs="Times New Roman"/>
          <w:i/>
          <w:iCs/>
          <w:sz w:val="24"/>
          <w:szCs w:val="24"/>
        </w:rPr>
        <w:t>Mar. Biol.</w:t>
      </w:r>
      <w:r w:rsidRPr="00AD29D0">
        <w:rPr>
          <w:rFonts w:ascii="Times New Roman" w:hAnsi="Times New Roman" w:cs="Times New Roman"/>
          <w:sz w:val="24"/>
          <w:szCs w:val="24"/>
        </w:rPr>
        <w:t xml:space="preserve"> 143:427–441.</w:t>
      </w:r>
    </w:p>
    <w:p w14:paraId="5D3C5245"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Mikami K. 2014. Structural divergence and loss of phosphoinositide-specific phospholipase C signaling components during the evolution of the green plant </w:t>
      </w:r>
      <w:r w:rsidRPr="00AD29D0">
        <w:rPr>
          <w:rFonts w:ascii="Times New Roman" w:hAnsi="Times New Roman" w:cs="Times New Roman"/>
          <w:sz w:val="24"/>
          <w:szCs w:val="24"/>
        </w:rPr>
        <w:lastRenderedPageBreak/>
        <w:t xml:space="preserve">lineage: implications from structural characteristics of algal components. </w:t>
      </w:r>
      <w:r w:rsidRPr="00AD29D0">
        <w:rPr>
          <w:rFonts w:ascii="Times New Roman" w:hAnsi="Times New Roman" w:cs="Times New Roman"/>
          <w:i/>
          <w:iCs/>
          <w:sz w:val="24"/>
          <w:szCs w:val="24"/>
        </w:rPr>
        <w:t>Front. Plant Sci.</w:t>
      </w:r>
      <w:r w:rsidRPr="00AD29D0">
        <w:rPr>
          <w:rFonts w:ascii="Times New Roman" w:hAnsi="Times New Roman" w:cs="Times New Roman"/>
          <w:sz w:val="24"/>
          <w:szCs w:val="24"/>
        </w:rPr>
        <w:t xml:space="preserve"> 5:380.</w:t>
      </w:r>
    </w:p>
    <w:p w14:paraId="6E2CF96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Minh BQ, Schmidt HA, Chernomor O, Schrempf D, Woodhams MD, von Haeseler A, Lanfear R. 2020. IQ-TREE 2: New Models and Efficient Methods for Phylogenetic Inference in the Genomic Era. </w:t>
      </w:r>
      <w:r w:rsidRPr="00AD29D0">
        <w:rPr>
          <w:rFonts w:ascii="Times New Roman" w:hAnsi="Times New Roman" w:cs="Times New Roman"/>
          <w:i/>
          <w:iCs/>
          <w:sz w:val="24"/>
          <w:szCs w:val="24"/>
        </w:rPr>
        <w:t>Mol. Biol. Evol.</w:t>
      </w:r>
      <w:r w:rsidRPr="00AD29D0">
        <w:rPr>
          <w:rFonts w:ascii="Times New Roman" w:hAnsi="Times New Roman" w:cs="Times New Roman"/>
          <w:sz w:val="24"/>
          <w:szCs w:val="24"/>
        </w:rPr>
        <w:t xml:space="preserve"> 37:1530–1534.</w:t>
      </w:r>
    </w:p>
    <w:p w14:paraId="4E68EA8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Morel B, Kozlov AM, Stamatakis A, Szöllősi GJ. 2020. GeneRax: A Tool for Species-Tree-Aware Maximum Likelihood-Based Gene  Family Tree Inference under Gene Duplication, Transfer, and Loss. </w:t>
      </w:r>
      <w:r w:rsidRPr="00AD29D0">
        <w:rPr>
          <w:rFonts w:ascii="Times New Roman" w:hAnsi="Times New Roman" w:cs="Times New Roman"/>
          <w:i/>
          <w:iCs/>
          <w:sz w:val="24"/>
          <w:szCs w:val="24"/>
        </w:rPr>
        <w:t>Mol. Biol. Evol.</w:t>
      </w:r>
      <w:r w:rsidRPr="00AD29D0">
        <w:rPr>
          <w:rFonts w:ascii="Times New Roman" w:hAnsi="Times New Roman" w:cs="Times New Roman"/>
          <w:sz w:val="24"/>
          <w:szCs w:val="24"/>
        </w:rPr>
        <w:t xml:space="preserve"> 37:2763–2774.</w:t>
      </w:r>
    </w:p>
    <w:p w14:paraId="29FA8F5E"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Müller WEG, Schröder HC, Markl JS, Grebenjuk VA, Korzhev M, Steffen R, Wang X. 2013. Cryptochrome in Sponges: A Key Molecule Linking Photoreception with Phototransduction. </w:t>
      </w:r>
      <w:r w:rsidRPr="00AD29D0">
        <w:rPr>
          <w:rFonts w:ascii="Times New Roman" w:hAnsi="Times New Roman" w:cs="Times New Roman"/>
          <w:i/>
          <w:iCs/>
          <w:sz w:val="24"/>
          <w:szCs w:val="24"/>
        </w:rPr>
        <w:t>J. Histochem. Cytochem.</w:t>
      </w:r>
      <w:r w:rsidRPr="00AD29D0">
        <w:rPr>
          <w:rFonts w:ascii="Times New Roman" w:hAnsi="Times New Roman" w:cs="Times New Roman"/>
          <w:sz w:val="24"/>
          <w:szCs w:val="24"/>
        </w:rPr>
        <w:t xml:space="preserve"> 61:814–832.</w:t>
      </w:r>
    </w:p>
    <w:p w14:paraId="0C5ADDD2"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Mushegian A, Gurevich VV, Gurevich EV. 2012. The Origin and Evolution of G Protein-Coupled Receptor Kinases. </w:t>
      </w:r>
      <w:r w:rsidRPr="00AD29D0">
        <w:rPr>
          <w:rFonts w:ascii="Times New Roman" w:hAnsi="Times New Roman" w:cs="Times New Roman"/>
          <w:i/>
          <w:iCs/>
          <w:sz w:val="24"/>
          <w:szCs w:val="24"/>
        </w:rPr>
        <w:t>PLOS ONE</w:t>
      </w:r>
      <w:r w:rsidRPr="00AD29D0">
        <w:rPr>
          <w:rFonts w:ascii="Times New Roman" w:hAnsi="Times New Roman" w:cs="Times New Roman"/>
          <w:sz w:val="24"/>
          <w:szCs w:val="24"/>
        </w:rPr>
        <w:t xml:space="preserve"> 7:e33806.</w:t>
      </w:r>
    </w:p>
    <w:p w14:paraId="14FC7E82"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Nilsson D-E. 2009. The evolution of eyes and visually guided behaviour. </w:t>
      </w:r>
      <w:r w:rsidRPr="00AD29D0">
        <w:rPr>
          <w:rFonts w:ascii="Times New Roman" w:hAnsi="Times New Roman" w:cs="Times New Roman"/>
          <w:i/>
          <w:iCs/>
          <w:sz w:val="24"/>
          <w:szCs w:val="24"/>
        </w:rPr>
        <w:t>Philos. Trans. R. Soc. B Biol. Sci.</w:t>
      </w:r>
      <w:r w:rsidRPr="00AD29D0">
        <w:rPr>
          <w:rFonts w:ascii="Times New Roman" w:hAnsi="Times New Roman" w:cs="Times New Roman"/>
          <w:sz w:val="24"/>
          <w:szCs w:val="24"/>
        </w:rPr>
        <w:t xml:space="preserve"> 364:2833–2847.</w:t>
      </w:r>
    </w:p>
    <w:p w14:paraId="358E0410"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Nilsson D-E. 2013. Eye evolution and its functional basis. </w:t>
      </w:r>
      <w:r w:rsidRPr="00AD29D0">
        <w:rPr>
          <w:rFonts w:ascii="Times New Roman" w:hAnsi="Times New Roman" w:cs="Times New Roman"/>
          <w:i/>
          <w:iCs/>
          <w:sz w:val="24"/>
          <w:szCs w:val="24"/>
        </w:rPr>
        <w:t>Vis. Neurosci.</w:t>
      </w:r>
      <w:r w:rsidRPr="00AD29D0">
        <w:rPr>
          <w:rFonts w:ascii="Times New Roman" w:hAnsi="Times New Roman" w:cs="Times New Roman"/>
          <w:sz w:val="24"/>
          <w:szCs w:val="24"/>
        </w:rPr>
        <w:t xml:space="preserve"> 30:5–20.</w:t>
      </w:r>
    </w:p>
    <w:p w14:paraId="243EB48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Nordström K, Wallén  null, Seymour J, Nilsson D. 2003. A simple visual system without neurons in jellyfish larvae. </w:t>
      </w:r>
      <w:r w:rsidRPr="00AD29D0">
        <w:rPr>
          <w:rFonts w:ascii="Times New Roman" w:hAnsi="Times New Roman" w:cs="Times New Roman"/>
          <w:i/>
          <w:iCs/>
          <w:sz w:val="24"/>
          <w:szCs w:val="24"/>
        </w:rPr>
        <w:t>Proc. R. Soc. Lond. B Biol. Sci.</w:t>
      </w:r>
      <w:r w:rsidRPr="00AD29D0">
        <w:rPr>
          <w:rFonts w:ascii="Times New Roman" w:hAnsi="Times New Roman" w:cs="Times New Roman"/>
          <w:sz w:val="24"/>
          <w:szCs w:val="24"/>
        </w:rPr>
        <w:t xml:space="preserve"> 270:2349–2354.</w:t>
      </w:r>
    </w:p>
    <w:p w14:paraId="14A15DC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0D97DCB0" w14:textId="77777777" w:rsidR="00EF450B" w:rsidRPr="00AD29D0" w:rsidRDefault="00EF450B" w:rsidP="00AD29D0">
      <w:pPr>
        <w:pStyle w:val="Bibliography"/>
        <w:spacing w:line="360" w:lineRule="auto"/>
        <w:rPr>
          <w:rFonts w:ascii="Times New Roman" w:hAnsi="Times New Roman" w:cs="Times New Roman"/>
          <w:sz w:val="24"/>
          <w:szCs w:val="24"/>
          <w:lang w:val="it-IT"/>
        </w:rPr>
      </w:pPr>
      <w:r w:rsidRPr="00AD29D0">
        <w:rPr>
          <w:rFonts w:ascii="Times New Roman" w:hAnsi="Times New Roman" w:cs="Times New Roman"/>
          <w:sz w:val="24"/>
          <w:szCs w:val="24"/>
        </w:rPr>
        <w:t xml:space="preserve">Özel MN, Simon F, Jafari S, Holguera I, Chen Y-C, Benhra N, El-Danaf RN, Kapuralin K, Malin JA, Konstantinides N, et al. 2021. Neuronal diversity and convergence in a visual system developmental atlas. </w:t>
      </w:r>
      <w:r w:rsidRPr="00AD29D0">
        <w:rPr>
          <w:rFonts w:ascii="Times New Roman" w:hAnsi="Times New Roman" w:cs="Times New Roman"/>
          <w:i/>
          <w:iCs/>
          <w:sz w:val="24"/>
          <w:szCs w:val="24"/>
          <w:lang w:val="it-IT"/>
        </w:rPr>
        <w:t>Nature</w:t>
      </w:r>
      <w:r w:rsidRPr="00AD29D0">
        <w:rPr>
          <w:rFonts w:ascii="Times New Roman" w:hAnsi="Times New Roman" w:cs="Times New Roman"/>
          <w:sz w:val="24"/>
          <w:szCs w:val="24"/>
          <w:lang w:val="it-IT"/>
        </w:rPr>
        <w:t xml:space="preserve"> 589:88–95.</w:t>
      </w:r>
    </w:p>
    <w:p w14:paraId="15F9F84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lang w:val="it-IT"/>
        </w:rPr>
        <w:t xml:space="preserve">Paganos P, Voronov D, Musser JM, Arendt D, Arnone MI. 2021. </w:t>
      </w:r>
      <w:r w:rsidRPr="00AD29D0">
        <w:rPr>
          <w:rFonts w:ascii="Times New Roman" w:hAnsi="Times New Roman" w:cs="Times New Roman"/>
          <w:sz w:val="24"/>
          <w:szCs w:val="24"/>
        </w:rPr>
        <w:t xml:space="preserve">Single-cell RNA sequencing of the Strongylocentrotus purpuratus larva reveals the blueprint of </w:t>
      </w:r>
      <w:r w:rsidRPr="00AD29D0">
        <w:rPr>
          <w:rFonts w:ascii="Times New Roman" w:hAnsi="Times New Roman" w:cs="Times New Roman"/>
          <w:sz w:val="24"/>
          <w:szCs w:val="24"/>
        </w:rPr>
        <w:lastRenderedPageBreak/>
        <w:t xml:space="preserve">major cell types and nervous system of a non-chordate deuterostome.Tessmar-Raible K, Bronner ME, Martinez Serra P, Revilla-i-Domingo R, Hinman V, editors. </w:t>
      </w:r>
      <w:r w:rsidRPr="00AD29D0">
        <w:rPr>
          <w:rFonts w:ascii="Times New Roman" w:hAnsi="Times New Roman" w:cs="Times New Roman"/>
          <w:i/>
          <w:iCs/>
          <w:sz w:val="24"/>
          <w:szCs w:val="24"/>
        </w:rPr>
        <w:t>eLife</w:t>
      </w:r>
      <w:r w:rsidRPr="00AD29D0">
        <w:rPr>
          <w:rFonts w:ascii="Times New Roman" w:hAnsi="Times New Roman" w:cs="Times New Roman"/>
          <w:sz w:val="24"/>
          <w:szCs w:val="24"/>
        </w:rPr>
        <w:t xml:space="preserve"> 10:e70416.</w:t>
      </w:r>
    </w:p>
    <w:p w14:paraId="31B7437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Palczewski K, Kiser PD. 2020. Shedding new light on the generation of the visual chromophore. </w:t>
      </w:r>
      <w:r w:rsidRPr="00AD29D0">
        <w:rPr>
          <w:rFonts w:ascii="Times New Roman" w:hAnsi="Times New Roman" w:cs="Times New Roman"/>
          <w:i/>
          <w:iCs/>
          <w:sz w:val="24"/>
          <w:szCs w:val="24"/>
        </w:rPr>
        <w:t>Proc. Natl. Acad. Sci. U. S. A.</w:t>
      </w:r>
      <w:r w:rsidRPr="00AD29D0">
        <w:rPr>
          <w:rFonts w:ascii="Times New Roman" w:hAnsi="Times New Roman" w:cs="Times New Roman"/>
          <w:sz w:val="24"/>
          <w:szCs w:val="24"/>
        </w:rPr>
        <w:t xml:space="preserve"> 117:19629–19638.</w:t>
      </w:r>
    </w:p>
    <w:p w14:paraId="5EA40D7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Passamaneck YJ, Furchheim N, Hejnol A, Martindale MQ, Lüter C. 2011. Ciliary photoreceptors in the cerebral eyes of a protostome larva. </w:t>
      </w:r>
      <w:r w:rsidRPr="00AD29D0">
        <w:rPr>
          <w:rFonts w:ascii="Times New Roman" w:hAnsi="Times New Roman" w:cs="Times New Roman"/>
          <w:i/>
          <w:iCs/>
          <w:sz w:val="24"/>
          <w:szCs w:val="24"/>
        </w:rPr>
        <w:t>EvoDevo</w:t>
      </w:r>
      <w:r w:rsidRPr="00AD29D0">
        <w:rPr>
          <w:rFonts w:ascii="Times New Roman" w:hAnsi="Times New Roman" w:cs="Times New Roman"/>
          <w:sz w:val="24"/>
          <w:szCs w:val="24"/>
        </w:rPr>
        <w:t xml:space="preserve"> 2:6.</w:t>
      </w:r>
    </w:p>
    <w:p w14:paraId="56A6456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Piatigorsky J, Kozmik Z. 2004. Cubozoan jellyfish: an Evo/Devo model for eyes and other sensory systems. </w:t>
      </w:r>
      <w:r w:rsidRPr="00AD29D0">
        <w:rPr>
          <w:rFonts w:ascii="Times New Roman" w:hAnsi="Times New Roman" w:cs="Times New Roman"/>
          <w:i/>
          <w:iCs/>
          <w:sz w:val="24"/>
          <w:szCs w:val="24"/>
        </w:rPr>
        <w:t>Int. J. Dev. Biol.</w:t>
      </w:r>
      <w:r w:rsidRPr="00AD29D0">
        <w:rPr>
          <w:rFonts w:ascii="Times New Roman" w:hAnsi="Times New Roman" w:cs="Times New Roman"/>
          <w:sz w:val="24"/>
          <w:szCs w:val="24"/>
        </w:rPr>
        <w:t xml:space="preserve"> 48:719–729.</w:t>
      </w:r>
    </w:p>
    <w:p w14:paraId="43C18E2F"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Picciani N, Kerlin JR, Sierra N, Swafford AJM, Ramirez MD, Roberts NG, Cannon JT, Daly M, Oakley TH. 2018. Prolific Origination of Eyes in Cnidaria with Co-option of Non-visual Opsins. </w:t>
      </w:r>
      <w:r w:rsidRPr="00AD29D0">
        <w:rPr>
          <w:rFonts w:ascii="Times New Roman" w:hAnsi="Times New Roman" w:cs="Times New Roman"/>
          <w:i/>
          <w:iCs/>
          <w:sz w:val="24"/>
          <w:szCs w:val="24"/>
        </w:rPr>
        <w:t>Curr. Biol.</w:t>
      </w:r>
      <w:r w:rsidRPr="00AD29D0">
        <w:rPr>
          <w:rFonts w:ascii="Times New Roman" w:hAnsi="Times New Roman" w:cs="Times New Roman"/>
          <w:sz w:val="24"/>
          <w:szCs w:val="24"/>
        </w:rPr>
        <w:t xml:space="preserve"> 28:2413-2419.e4.</w:t>
      </w:r>
    </w:p>
    <w:p w14:paraId="73786E06"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Plachetzki DC, Fong CR, Oakley TH. 2010. The evolution of phototransduction from an ancestral cyclic nucleotide gated pathway. </w:t>
      </w:r>
      <w:r w:rsidRPr="00AD29D0">
        <w:rPr>
          <w:rFonts w:ascii="Times New Roman" w:hAnsi="Times New Roman" w:cs="Times New Roman"/>
          <w:i/>
          <w:iCs/>
          <w:sz w:val="24"/>
          <w:szCs w:val="24"/>
        </w:rPr>
        <w:t>Proc. R. Soc. B Biol. Sci.</w:t>
      </w:r>
      <w:r w:rsidRPr="00AD29D0">
        <w:rPr>
          <w:rFonts w:ascii="Times New Roman" w:hAnsi="Times New Roman" w:cs="Times New Roman"/>
          <w:sz w:val="24"/>
          <w:szCs w:val="24"/>
        </w:rPr>
        <w:t xml:space="preserve"> 277:1963–1969.</w:t>
      </w:r>
    </w:p>
    <w:p w14:paraId="6E21CAE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Poux S, Arighi CN, Magrane M, Bateman A, Wei C-H, Lu Z, Boutet E, Bye-A-Jee H, Famiglietti ML, Roechert B, et al. 2017. On expert curation and scalability: UniProtKB/Swiss-Prot as a case study. </w:t>
      </w:r>
      <w:r w:rsidRPr="00AD29D0">
        <w:rPr>
          <w:rFonts w:ascii="Times New Roman" w:hAnsi="Times New Roman" w:cs="Times New Roman"/>
          <w:i/>
          <w:iCs/>
          <w:sz w:val="24"/>
          <w:szCs w:val="24"/>
        </w:rPr>
        <w:t>Bioinformatics</w:t>
      </w:r>
      <w:r w:rsidRPr="00AD29D0">
        <w:rPr>
          <w:rFonts w:ascii="Times New Roman" w:hAnsi="Times New Roman" w:cs="Times New Roman"/>
          <w:sz w:val="24"/>
          <w:szCs w:val="24"/>
        </w:rPr>
        <w:t xml:space="preserve"> 33:3454–3460.</w:t>
      </w:r>
    </w:p>
    <w:p w14:paraId="2172AB8F"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Provencio I, Rodriguez IR, Jiang G, Hayes WP, Moreira EF, Rollag MD. 2000. A Novel Human Opsin in the Inner Retina. </w:t>
      </w:r>
      <w:r w:rsidRPr="00AD29D0">
        <w:rPr>
          <w:rFonts w:ascii="Times New Roman" w:hAnsi="Times New Roman" w:cs="Times New Roman"/>
          <w:i/>
          <w:iCs/>
          <w:sz w:val="24"/>
          <w:szCs w:val="24"/>
        </w:rPr>
        <w:t>J. Neurosci.</w:t>
      </w:r>
      <w:r w:rsidRPr="00AD29D0">
        <w:rPr>
          <w:rFonts w:ascii="Times New Roman" w:hAnsi="Times New Roman" w:cs="Times New Roman"/>
          <w:sz w:val="24"/>
          <w:szCs w:val="24"/>
        </w:rPr>
        <w:t xml:space="preserve"> 20:600–605.</w:t>
      </w:r>
    </w:p>
    <w:p w14:paraId="472C4F1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Quevillon E, Silventoinen V, Pillai S, Harte N, Mulder N, Apweiler R, Lopez R. 2005. InterProScan: protein domains identifier. </w:t>
      </w:r>
      <w:r w:rsidRPr="00AD29D0">
        <w:rPr>
          <w:rFonts w:ascii="Times New Roman" w:hAnsi="Times New Roman" w:cs="Times New Roman"/>
          <w:i/>
          <w:iCs/>
          <w:sz w:val="24"/>
          <w:szCs w:val="24"/>
        </w:rPr>
        <w:t>Nucleic Acids Res.</w:t>
      </w:r>
      <w:r w:rsidRPr="00AD29D0">
        <w:rPr>
          <w:rFonts w:ascii="Times New Roman" w:hAnsi="Times New Roman" w:cs="Times New Roman"/>
          <w:sz w:val="24"/>
          <w:szCs w:val="24"/>
        </w:rPr>
        <w:t xml:space="preserve"> 33:W116–W120.</w:t>
      </w:r>
    </w:p>
    <w:p w14:paraId="09E3CDE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Rebecchi MJ, Pentyala SN. 2000. Structure, Function, and Control of Phosphoinositide-Specific Phospholipase C. </w:t>
      </w:r>
      <w:r w:rsidRPr="00AD29D0">
        <w:rPr>
          <w:rFonts w:ascii="Times New Roman" w:hAnsi="Times New Roman" w:cs="Times New Roman"/>
          <w:i/>
          <w:iCs/>
          <w:sz w:val="24"/>
          <w:szCs w:val="24"/>
        </w:rPr>
        <w:t>Physiol. Rev.</w:t>
      </w:r>
      <w:r w:rsidRPr="00AD29D0">
        <w:rPr>
          <w:rFonts w:ascii="Times New Roman" w:hAnsi="Times New Roman" w:cs="Times New Roman"/>
          <w:sz w:val="24"/>
          <w:szCs w:val="24"/>
        </w:rPr>
        <w:t xml:space="preserve"> 80:1291–1335.</w:t>
      </w:r>
    </w:p>
    <w:p w14:paraId="035FAE0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Rivera AS, Ozturk N, Fahey B, Plachetzki DC, Degnan BM, Sancar A, Oakley TH. 2012. Blue-light-receptive cryptochrome is expressed in a sponge eye lacking neurons and opsin. </w:t>
      </w:r>
      <w:r w:rsidRPr="00AD29D0">
        <w:rPr>
          <w:rFonts w:ascii="Times New Roman" w:hAnsi="Times New Roman" w:cs="Times New Roman"/>
          <w:i/>
          <w:iCs/>
          <w:sz w:val="24"/>
          <w:szCs w:val="24"/>
        </w:rPr>
        <w:t>J. Exp. Biol.</w:t>
      </w:r>
      <w:r w:rsidRPr="00AD29D0">
        <w:rPr>
          <w:rFonts w:ascii="Times New Roman" w:hAnsi="Times New Roman" w:cs="Times New Roman"/>
          <w:sz w:val="24"/>
          <w:szCs w:val="24"/>
        </w:rPr>
        <w:t xml:space="preserve"> 215:1278–1286.</w:t>
      </w:r>
    </w:p>
    <w:p w14:paraId="08A40D7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lastRenderedPageBreak/>
        <w:t xml:space="preserve">Rollag MD, Berson DM, Provencio I. 2003. Melanopsin, Ganglion-Cell Photoreceptors, and Mammalian Photoentrainment. </w:t>
      </w:r>
      <w:r w:rsidRPr="00AD29D0">
        <w:rPr>
          <w:rFonts w:ascii="Times New Roman" w:hAnsi="Times New Roman" w:cs="Times New Roman"/>
          <w:i/>
          <w:iCs/>
          <w:sz w:val="24"/>
          <w:szCs w:val="24"/>
        </w:rPr>
        <w:t>J. Biol. Rhythms</w:t>
      </w:r>
      <w:r w:rsidRPr="00AD29D0">
        <w:rPr>
          <w:rFonts w:ascii="Times New Roman" w:hAnsi="Times New Roman" w:cs="Times New Roman"/>
          <w:sz w:val="24"/>
          <w:szCs w:val="24"/>
        </w:rPr>
        <w:t xml:space="preserve"> 18:227–234.</w:t>
      </w:r>
    </w:p>
    <w:p w14:paraId="18A5A703"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Ryan K, Lu Z, Meinertzhagen IA. 2016. The CNS connectome of a tadpole larva of Ciona intestinalis (L.) highlights sidedness in the brain of a chordate sibling.Marder E, editor. </w:t>
      </w:r>
      <w:r w:rsidRPr="00AD29D0">
        <w:rPr>
          <w:rFonts w:ascii="Times New Roman" w:hAnsi="Times New Roman" w:cs="Times New Roman"/>
          <w:i/>
          <w:iCs/>
          <w:sz w:val="24"/>
          <w:szCs w:val="24"/>
        </w:rPr>
        <w:t>eLife</w:t>
      </w:r>
      <w:r w:rsidRPr="00AD29D0">
        <w:rPr>
          <w:rFonts w:ascii="Times New Roman" w:hAnsi="Times New Roman" w:cs="Times New Roman"/>
          <w:sz w:val="24"/>
          <w:szCs w:val="24"/>
        </w:rPr>
        <w:t xml:space="preserve"> 5:e16962.</w:t>
      </w:r>
    </w:p>
    <w:p w14:paraId="2604DF94"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chnitzler CE, Pang K, Powers ML, Reitzel AM, Ryan JF, Simmons D, Tada T, Park M, Gupta J, Brooks SY, et al. 2012. Genomic organization, evolution, and expression of photoprotein and opsin genes in Mnemiopsis leidyi: a new view of ctenophore photocytes. </w:t>
      </w:r>
      <w:r w:rsidRPr="00AD29D0">
        <w:rPr>
          <w:rFonts w:ascii="Times New Roman" w:hAnsi="Times New Roman" w:cs="Times New Roman"/>
          <w:i/>
          <w:iCs/>
          <w:sz w:val="24"/>
          <w:szCs w:val="24"/>
        </w:rPr>
        <w:t>BMC Biol.</w:t>
      </w:r>
      <w:r w:rsidRPr="00AD29D0">
        <w:rPr>
          <w:rFonts w:ascii="Times New Roman" w:hAnsi="Times New Roman" w:cs="Times New Roman"/>
          <w:sz w:val="24"/>
          <w:szCs w:val="24"/>
        </w:rPr>
        <w:t xml:space="preserve"> 10:107.</w:t>
      </w:r>
    </w:p>
    <w:p w14:paraId="2402012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chultz DT, Haddock SHD, Bredeson JV, Green RE, Simakov O, Rokhsar DS. 2023. Ancient gene linkages support ctenophores as sister to other animals. </w:t>
      </w:r>
      <w:r w:rsidRPr="00AD29D0">
        <w:rPr>
          <w:rFonts w:ascii="Times New Roman" w:hAnsi="Times New Roman" w:cs="Times New Roman"/>
          <w:i/>
          <w:iCs/>
          <w:sz w:val="24"/>
          <w:szCs w:val="24"/>
        </w:rPr>
        <w:t>Nature</w:t>
      </w:r>
      <w:r w:rsidRPr="00AD29D0">
        <w:rPr>
          <w:rFonts w:ascii="Times New Roman" w:hAnsi="Times New Roman" w:cs="Times New Roman"/>
          <w:sz w:val="24"/>
          <w:szCs w:val="24"/>
        </w:rPr>
        <w:t>:1–8.</w:t>
      </w:r>
    </w:p>
    <w:p w14:paraId="7BF37E46"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chwarz G. 1978. Estimating the Dimension of a Model. </w:t>
      </w:r>
      <w:r w:rsidRPr="00AD29D0">
        <w:rPr>
          <w:rFonts w:ascii="Times New Roman" w:hAnsi="Times New Roman" w:cs="Times New Roman"/>
          <w:i/>
          <w:iCs/>
          <w:sz w:val="24"/>
          <w:szCs w:val="24"/>
        </w:rPr>
        <w:t>Ann. Stat.</w:t>
      </w:r>
      <w:r w:rsidRPr="00AD29D0">
        <w:rPr>
          <w:rFonts w:ascii="Times New Roman" w:hAnsi="Times New Roman" w:cs="Times New Roman"/>
          <w:sz w:val="24"/>
          <w:szCs w:val="24"/>
        </w:rPr>
        <w:t xml:space="preserve"> 6:461–464.</w:t>
      </w:r>
    </w:p>
    <w:p w14:paraId="47403159"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ebé-Pedrós A, Chomsky E, Pang K, Lara-Astiaso D, Gaiti F, Mukamel Z, Amit I, Hejnol A, Degnan BM, Tanay A. 2018. Early metazoan cell type diversity and the evolution of multicellular gene regulation. </w:t>
      </w:r>
      <w:r w:rsidRPr="00AD29D0">
        <w:rPr>
          <w:rFonts w:ascii="Times New Roman" w:hAnsi="Times New Roman" w:cs="Times New Roman"/>
          <w:i/>
          <w:iCs/>
          <w:sz w:val="24"/>
          <w:szCs w:val="24"/>
        </w:rPr>
        <w:t>Nat. Ecol. Evol.</w:t>
      </w:r>
      <w:r w:rsidRPr="00AD29D0">
        <w:rPr>
          <w:rFonts w:ascii="Times New Roman" w:hAnsi="Times New Roman" w:cs="Times New Roman"/>
          <w:sz w:val="24"/>
          <w:szCs w:val="24"/>
        </w:rPr>
        <w:t xml:space="preserve"> 2:1176–1188.</w:t>
      </w:r>
    </w:p>
    <w:p w14:paraId="04B20F28"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ebé-Pedrós A, Saudemont B, Chomsky E, Plessier F, Mailhé M-P, Renno J, Loe-Mie Y, Lifshitz A, Mukamel Z, Schmutz S, et al. 2018. Cnidarian Cell Type Diversity and Regulation Revealed by Whole-Organism Single-Cell RNA-Seq. </w:t>
      </w:r>
      <w:r w:rsidRPr="00AD29D0">
        <w:rPr>
          <w:rFonts w:ascii="Times New Roman" w:hAnsi="Times New Roman" w:cs="Times New Roman"/>
          <w:i/>
          <w:iCs/>
          <w:sz w:val="24"/>
          <w:szCs w:val="24"/>
        </w:rPr>
        <w:t>Cell</w:t>
      </w:r>
      <w:r w:rsidRPr="00AD29D0">
        <w:rPr>
          <w:rFonts w:ascii="Times New Roman" w:hAnsi="Times New Roman" w:cs="Times New Roman"/>
          <w:sz w:val="24"/>
          <w:szCs w:val="24"/>
        </w:rPr>
        <w:t xml:space="preserve"> 173:1520-1534.e20.</w:t>
      </w:r>
    </w:p>
    <w:p w14:paraId="3DFC339E"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hannon P, Markiel A, Ozier O, Baliga NS, Wang JT, Ramage D, Amin N, Schwikowski B, Ideker T. 2003. Cytoscape: A Software Environment for Integrated Models of Biomolecular Interaction Networks. </w:t>
      </w:r>
      <w:r w:rsidRPr="00AD29D0">
        <w:rPr>
          <w:rFonts w:ascii="Times New Roman" w:hAnsi="Times New Roman" w:cs="Times New Roman"/>
          <w:i/>
          <w:iCs/>
          <w:sz w:val="24"/>
          <w:szCs w:val="24"/>
        </w:rPr>
        <w:t>Genome Res.</w:t>
      </w:r>
      <w:r w:rsidRPr="00AD29D0">
        <w:rPr>
          <w:rFonts w:ascii="Times New Roman" w:hAnsi="Times New Roman" w:cs="Times New Roman"/>
          <w:sz w:val="24"/>
          <w:szCs w:val="24"/>
        </w:rPr>
        <w:t xml:space="preserve"> 13:2498–2504.</w:t>
      </w:r>
    </w:p>
    <w:p w14:paraId="0F55162F"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harma S, Wang W, Stolfi A. 2019. Single-cell transcriptome profiling of the Ciona larval brain. </w:t>
      </w:r>
      <w:r w:rsidRPr="00AD29D0">
        <w:rPr>
          <w:rFonts w:ascii="Times New Roman" w:hAnsi="Times New Roman" w:cs="Times New Roman"/>
          <w:i/>
          <w:iCs/>
          <w:sz w:val="24"/>
          <w:szCs w:val="24"/>
        </w:rPr>
        <w:t>Dev. Biol.</w:t>
      </w:r>
      <w:r w:rsidRPr="00AD29D0">
        <w:rPr>
          <w:rFonts w:ascii="Times New Roman" w:hAnsi="Times New Roman" w:cs="Times New Roman"/>
          <w:sz w:val="24"/>
          <w:szCs w:val="24"/>
        </w:rPr>
        <w:t xml:space="preserve"> 448:226–236.</w:t>
      </w:r>
    </w:p>
    <w:p w14:paraId="4E40BE1F"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hen W-K, Chen S-Y, Gan Z-Q, Zhang Y-Z, Yue T, Chen M-M, Xue Y, Hu H, Guo A-Y. 2023. AnimalTFDB 4.0: a comprehensive animal transcription factor </w:t>
      </w:r>
      <w:r w:rsidRPr="00AD29D0">
        <w:rPr>
          <w:rFonts w:ascii="Times New Roman" w:hAnsi="Times New Roman" w:cs="Times New Roman"/>
          <w:sz w:val="24"/>
          <w:szCs w:val="24"/>
        </w:rPr>
        <w:lastRenderedPageBreak/>
        <w:t xml:space="preserve">database updated with variation and expression annotations. </w:t>
      </w:r>
      <w:r w:rsidRPr="00AD29D0">
        <w:rPr>
          <w:rFonts w:ascii="Times New Roman" w:hAnsi="Times New Roman" w:cs="Times New Roman"/>
          <w:i/>
          <w:iCs/>
          <w:sz w:val="24"/>
          <w:szCs w:val="24"/>
        </w:rPr>
        <w:t>Nucleic Acids Res.</w:t>
      </w:r>
      <w:r w:rsidRPr="00AD29D0">
        <w:rPr>
          <w:rFonts w:ascii="Times New Roman" w:hAnsi="Times New Roman" w:cs="Times New Roman"/>
          <w:sz w:val="24"/>
          <w:szCs w:val="24"/>
        </w:rPr>
        <w:t xml:space="preserve"> 51:D39–D45.</w:t>
      </w:r>
    </w:p>
    <w:p w14:paraId="24CA9C2E"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hichida Y, Matsuyama T. 2009. Evolution of opsins and phototransduction. </w:t>
      </w:r>
      <w:r w:rsidRPr="00AD29D0">
        <w:rPr>
          <w:rFonts w:ascii="Times New Roman" w:hAnsi="Times New Roman" w:cs="Times New Roman"/>
          <w:i/>
          <w:iCs/>
          <w:sz w:val="24"/>
          <w:szCs w:val="24"/>
        </w:rPr>
        <w:t>Philos. Trans. R. Soc. B Biol. Sci.</w:t>
      </w:r>
      <w:r w:rsidRPr="00AD29D0">
        <w:rPr>
          <w:rFonts w:ascii="Times New Roman" w:hAnsi="Times New Roman" w:cs="Times New Roman"/>
          <w:sz w:val="24"/>
          <w:szCs w:val="24"/>
        </w:rPr>
        <w:t xml:space="preserve"> 364:2881–2895.</w:t>
      </w:r>
    </w:p>
    <w:p w14:paraId="0BD6604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iebert S, Farrell JA, Cazet JF, Abeykoon Y, Primack AS, Schnitzler CE, Juliano CE. 2019. Stem cell differentiation trajectories in Hydra resolved at single-cell resolution. </w:t>
      </w:r>
      <w:r w:rsidRPr="00AD29D0">
        <w:rPr>
          <w:rFonts w:ascii="Times New Roman" w:hAnsi="Times New Roman" w:cs="Times New Roman"/>
          <w:i/>
          <w:iCs/>
          <w:sz w:val="24"/>
          <w:szCs w:val="24"/>
        </w:rPr>
        <w:t>Science</w:t>
      </w:r>
      <w:r w:rsidRPr="00AD29D0">
        <w:rPr>
          <w:rFonts w:ascii="Times New Roman" w:hAnsi="Times New Roman" w:cs="Times New Roman"/>
          <w:sz w:val="24"/>
          <w:szCs w:val="24"/>
        </w:rPr>
        <w:t xml:space="preserve"> 365:eaav9314.</w:t>
      </w:r>
    </w:p>
    <w:p w14:paraId="3A38A69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imão FA, Waterhouse RM, Ioannidis P, Kriventseva EV, Zdobnov EM. 2015. BUSCO: assessing genome assembly and annotation completeness with single-copy orthologs. </w:t>
      </w:r>
      <w:r w:rsidRPr="00AD29D0">
        <w:rPr>
          <w:rFonts w:ascii="Times New Roman" w:hAnsi="Times New Roman" w:cs="Times New Roman"/>
          <w:i/>
          <w:iCs/>
          <w:sz w:val="24"/>
          <w:szCs w:val="24"/>
        </w:rPr>
        <w:t>Bioinformatics</w:t>
      </w:r>
      <w:r w:rsidRPr="00AD29D0">
        <w:rPr>
          <w:rFonts w:ascii="Times New Roman" w:hAnsi="Times New Roman" w:cs="Times New Roman"/>
          <w:sz w:val="24"/>
          <w:szCs w:val="24"/>
        </w:rPr>
        <w:t xml:space="preserve"> 31:3210–3212.</w:t>
      </w:r>
    </w:p>
    <w:p w14:paraId="2A5CA390"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mith CL, Varoqueaux F, Kittelmann M, Azzam RN, Cooper B, Winters CA, Eitel M, Fasshauer D, Reese TS. 2014. Novel Cell Types, Neurosecretory Cells, and Body Plan of the Early-Diverging Metazoan Trichoplax adhaerens. </w:t>
      </w:r>
      <w:r w:rsidRPr="00AD29D0">
        <w:rPr>
          <w:rFonts w:ascii="Times New Roman" w:hAnsi="Times New Roman" w:cs="Times New Roman"/>
          <w:i/>
          <w:iCs/>
          <w:sz w:val="24"/>
          <w:szCs w:val="24"/>
        </w:rPr>
        <w:t>Curr. Biol.</w:t>
      </w:r>
      <w:r w:rsidRPr="00AD29D0">
        <w:rPr>
          <w:rFonts w:ascii="Times New Roman" w:hAnsi="Times New Roman" w:cs="Times New Roman"/>
          <w:sz w:val="24"/>
          <w:szCs w:val="24"/>
        </w:rPr>
        <w:t xml:space="preserve"> 24:1565–1572.</w:t>
      </w:r>
    </w:p>
    <w:p w14:paraId="3EFB8C93"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Suh P-G, Park J-I, Manzoli L, Cocco L, Peak JC, Katan M, Fukami K, Kataoka T, Yun S, Ryu SH. 2008. Multiple roles of phosphoinositide-specific phospholipase C isozymes. </w:t>
      </w:r>
      <w:r w:rsidRPr="00AD29D0">
        <w:rPr>
          <w:rFonts w:ascii="Times New Roman" w:hAnsi="Times New Roman" w:cs="Times New Roman"/>
          <w:i/>
          <w:iCs/>
          <w:sz w:val="24"/>
          <w:szCs w:val="24"/>
        </w:rPr>
        <w:t>BMB Rep.</w:t>
      </w:r>
      <w:r w:rsidRPr="00AD29D0">
        <w:rPr>
          <w:rFonts w:ascii="Times New Roman" w:hAnsi="Times New Roman" w:cs="Times New Roman"/>
          <w:sz w:val="24"/>
          <w:szCs w:val="24"/>
        </w:rPr>
        <w:t xml:space="preserve"> 41:415–434.</w:t>
      </w:r>
    </w:p>
    <w:p w14:paraId="534CC542"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Tamm SL. 2016. Novel Structures Associated with Presumed Photoreceptors in the Aboral Sense Organ of Ctenophores. </w:t>
      </w:r>
      <w:r w:rsidRPr="00AD29D0">
        <w:rPr>
          <w:rFonts w:ascii="Times New Roman" w:hAnsi="Times New Roman" w:cs="Times New Roman"/>
          <w:i/>
          <w:iCs/>
          <w:sz w:val="24"/>
          <w:szCs w:val="24"/>
        </w:rPr>
        <w:t>Biol. Bull.</w:t>
      </w:r>
      <w:r w:rsidRPr="00AD29D0">
        <w:rPr>
          <w:rFonts w:ascii="Times New Roman" w:hAnsi="Times New Roman" w:cs="Times New Roman"/>
          <w:sz w:val="24"/>
          <w:szCs w:val="24"/>
        </w:rPr>
        <w:t xml:space="preserve"> 231:97–102.</w:t>
      </w:r>
    </w:p>
    <w:p w14:paraId="4338575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Terakita A. 2005. The opsins. </w:t>
      </w:r>
      <w:r w:rsidRPr="00AD29D0">
        <w:rPr>
          <w:rFonts w:ascii="Times New Roman" w:hAnsi="Times New Roman" w:cs="Times New Roman"/>
          <w:i/>
          <w:iCs/>
          <w:sz w:val="24"/>
          <w:szCs w:val="24"/>
        </w:rPr>
        <w:t>Genome Biol.</w:t>
      </w:r>
      <w:r w:rsidRPr="00AD29D0">
        <w:rPr>
          <w:rFonts w:ascii="Times New Roman" w:hAnsi="Times New Roman" w:cs="Times New Roman"/>
          <w:sz w:val="24"/>
          <w:szCs w:val="24"/>
        </w:rPr>
        <w:t xml:space="preserve"> 6:213.</w:t>
      </w:r>
    </w:p>
    <w:p w14:paraId="637C2AD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Tsutsui K, Minami J, Matsushita O, Katayama S, Taniguchi Y, Nakamura S, Nishioka M, Okabe A. 1995. Phylogenetic analysis of phospholipase C genes from Clostridium perfringens types A to E and Clostridium novyi. </w:t>
      </w:r>
      <w:r w:rsidRPr="00AD29D0">
        <w:rPr>
          <w:rFonts w:ascii="Times New Roman" w:hAnsi="Times New Roman" w:cs="Times New Roman"/>
          <w:i/>
          <w:iCs/>
          <w:sz w:val="24"/>
          <w:szCs w:val="24"/>
        </w:rPr>
        <w:t>J. Bacteriol.</w:t>
      </w:r>
      <w:r w:rsidRPr="00AD29D0">
        <w:rPr>
          <w:rFonts w:ascii="Times New Roman" w:hAnsi="Times New Roman" w:cs="Times New Roman"/>
          <w:sz w:val="24"/>
          <w:szCs w:val="24"/>
        </w:rPr>
        <w:t xml:space="preserve"> 177:7164–7170.</w:t>
      </w:r>
    </w:p>
    <w:p w14:paraId="2D84E382"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Ullrich-Lüter EM, Dupont S, Arboleda E, Hausen H, Arnone MI. 2011. Unique system of photoreceptors in sea urchin tube feet. </w:t>
      </w:r>
      <w:r w:rsidRPr="00AD29D0">
        <w:rPr>
          <w:rFonts w:ascii="Times New Roman" w:hAnsi="Times New Roman" w:cs="Times New Roman"/>
          <w:i/>
          <w:iCs/>
          <w:sz w:val="24"/>
          <w:szCs w:val="24"/>
        </w:rPr>
        <w:t>Proc. Natl. Acad. Sci. U. S. A.</w:t>
      </w:r>
      <w:r w:rsidRPr="00AD29D0">
        <w:rPr>
          <w:rFonts w:ascii="Times New Roman" w:hAnsi="Times New Roman" w:cs="Times New Roman"/>
          <w:sz w:val="24"/>
          <w:szCs w:val="24"/>
        </w:rPr>
        <w:t xml:space="preserve"> 108:8367–8372.</w:t>
      </w:r>
    </w:p>
    <w:p w14:paraId="5E18C4C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lastRenderedPageBreak/>
        <w:t xml:space="preserve">Valencia JE, Feuda R, Mellott DO, Burke RD, Peter IS. 2021. Ciliary photoreceptors in sea urchin larvae indicate pan-deuterostome cell type conservation. </w:t>
      </w:r>
      <w:r w:rsidRPr="00AD29D0">
        <w:rPr>
          <w:rFonts w:ascii="Times New Roman" w:hAnsi="Times New Roman" w:cs="Times New Roman"/>
          <w:i/>
          <w:iCs/>
          <w:sz w:val="24"/>
          <w:szCs w:val="24"/>
        </w:rPr>
        <w:t>BMC Biol.</w:t>
      </w:r>
      <w:r w:rsidRPr="00AD29D0">
        <w:rPr>
          <w:rFonts w:ascii="Times New Roman" w:hAnsi="Times New Roman" w:cs="Times New Roman"/>
          <w:sz w:val="24"/>
          <w:szCs w:val="24"/>
        </w:rPr>
        <w:t xml:space="preserve"> 19:257.</w:t>
      </w:r>
    </w:p>
    <w:p w14:paraId="7742A664"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Varoqueaux F, Williams EA, Grandemange S, Truscello L, Kamm K, Schierwater B, Jékely G, Fasshauer D. 2018. High Cell Diversity and Complex Peptidergic Signaling Underlie Placozoan Behavior. </w:t>
      </w:r>
      <w:r w:rsidRPr="00AD29D0">
        <w:rPr>
          <w:rFonts w:ascii="Times New Roman" w:hAnsi="Times New Roman" w:cs="Times New Roman"/>
          <w:i/>
          <w:iCs/>
          <w:sz w:val="24"/>
          <w:szCs w:val="24"/>
        </w:rPr>
        <w:t>Curr. Biol.</w:t>
      </w:r>
      <w:r w:rsidRPr="00AD29D0">
        <w:rPr>
          <w:rFonts w:ascii="Times New Roman" w:hAnsi="Times New Roman" w:cs="Times New Roman"/>
          <w:sz w:val="24"/>
          <w:szCs w:val="24"/>
        </w:rPr>
        <w:t xml:space="preserve"> 28:3495-3501.e2.</w:t>
      </w:r>
    </w:p>
    <w:p w14:paraId="52F633D4"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Vöcking O, Macias-Muñoz A, Jaeger S, Oakley TH. 2022. Deep Diversity: Extensive Variation in the Components of Complex Visual Systems across Animals. Available from: https://www.preprints.org/manuscript/202209.0432/v1</w:t>
      </w:r>
    </w:p>
    <w:p w14:paraId="4A2F1C43"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Vopalensky P, Kozmik Z. 2009. Eye evolution: common use and independent recruitment of genetic components. </w:t>
      </w:r>
      <w:r w:rsidRPr="00AD29D0">
        <w:rPr>
          <w:rFonts w:ascii="Times New Roman" w:hAnsi="Times New Roman" w:cs="Times New Roman"/>
          <w:i/>
          <w:iCs/>
          <w:sz w:val="24"/>
          <w:szCs w:val="24"/>
        </w:rPr>
        <w:t>Philos. Trans. R. Soc. B Biol. Sci.</w:t>
      </w:r>
      <w:r w:rsidRPr="00AD29D0">
        <w:rPr>
          <w:rFonts w:ascii="Times New Roman" w:hAnsi="Times New Roman" w:cs="Times New Roman"/>
          <w:sz w:val="24"/>
          <w:szCs w:val="24"/>
        </w:rPr>
        <w:t xml:space="preserve"> 364:2819–2832.</w:t>
      </w:r>
    </w:p>
    <w:p w14:paraId="0C5C24C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Wang T, Montell C. 2007. Phototransduction and retinal degeneration in Drosophila. </w:t>
      </w:r>
      <w:r w:rsidRPr="00AD29D0">
        <w:rPr>
          <w:rFonts w:ascii="Times New Roman" w:hAnsi="Times New Roman" w:cs="Times New Roman"/>
          <w:i/>
          <w:iCs/>
          <w:sz w:val="24"/>
          <w:szCs w:val="24"/>
        </w:rPr>
        <w:t>Pflüg. Arch. - Eur. J. Physiol.</w:t>
      </w:r>
      <w:r w:rsidRPr="00AD29D0">
        <w:rPr>
          <w:rFonts w:ascii="Times New Roman" w:hAnsi="Times New Roman" w:cs="Times New Roman"/>
          <w:sz w:val="24"/>
          <w:szCs w:val="24"/>
        </w:rPr>
        <w:t xml:space="preserve"> 454:821–847.</w:t>
      </w:r>
    </w:p>
    <w:p w14:paraId="45FC02D1"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Wang X, Liu Y, Li Z, Gao X, Dong J, Yang M. 2020. Expression and evolution of the phospholipase C gene family in Brachypodium distachyon. </w:t>
      </w:r>
      <w:r w:rsidRPr="00AD29D0">
        <w:rPr>
          <w:rFonts w:ascii="Times New Roman" w:hAnsi="Times New Roman" w:cs="Times New Roman"/>
          <w:i/>
          <w:iCs/>
          <w:sz w:val="24"/>
          <w:szCs w:val="24"/>
        </w:rPr>
        <w:t>Genes Genomics</w:t>
      </w:r>
      <w:r w:rsidRPr="00AD29D0">
        <w:rPr>
          <w:rFonts w:ascii="Times New Roman" w:hAnsi="Times New Roman" w:cs="Times New Roman"/>
          <w:sz w:val="24"/>
          <w:szCs w:val="24"/>
        </w:rPr>
        <w:t xml:space="preserve"> 42:1041–1053.</w:t>
      </w:r>
    </w:p>
    <w:p w14:paraId="7004F6E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Waterhouse RM, Seppey M, Simão FA, Manni M, Ioannidis P, Klioutchnikov G, Kriventseva EV, Zdobnov EM. 2018. BUSCO Applications from Quality Assessments to Gene Prediction and Phylogenomics. </w:t>
      </w:r>
      <w:r w:rsidRPr="00AD29D0">
        <w:rPr>
          <w:rFonts w:ascii="Times New Roman" w:hAnsi="Times New Roman" w:cs="Times New Roman"/>
          <w:i/>
          <w:iCs/>
          <w:sz w:val="24"/>
          <w:szCs w:val="24"/>
        </w:rPr>
        <w:t>Mol. Biol. Evol.</w:t>
      </w:r>
      <w:r w:rsidRPr="00AD29D0">
        <w:rPr>
          <w:rFonts w:ascii="Times New Roman" w:hAnsi="Times New Roman" w:cs="Times New Roman"/>
          <w:sz w:val="24"/>
          <w:szCs w:val="24"/>
        </w:rPr>
        <w:t xml:space="preserve"> 35:543–548.</w:t>
      </w:r>
    </w:p>
    <w:p w14:paraId="0981A443"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Whelan NV, Kocot KM, Moroz TP, Mukherjee K, Williams P, Paulay G, Moroz LL, Halanych KM. 2017. Ctenophore relationships and their placement as the sister group to all other animals. </w:t>
      </w:r>
      <w:r w:rsidRPr="00AD29D0">
        <w:rPr>
          <w:rFonts w:ascii="Times New Roman" w:hAnsi="Times New Roman" w:cs="Times New Roman"/>
          <w:i/>
          <w:iCs/>
          <w:sz w:val="24"/>
          <w:szCs w:val="24"/>
        </w:rPr>
        <w:t>Nat. Ecol. Evol.</w:t>
      </w:r>
      <w:r w:rsidRPr="00AD29D0">
        <w:rPr>
          <w:rFonts w:ascii="Times New Roman" w:hAnsi="Times New Roman" w:cs="Times New Roman"/>
          <w:sz w:val="24"/>
          <w:szCs w:val="24"/>
        </w:rPr>
        <w:t xml:space="preserve"> 1:1737–1746.</w:t>
      </w:r>
    </w:p>
    <w:p w14:paraId="4D8760CD"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Widjaja-Adhi MAK, Golczak M. 2020. The molecular aspects of absorption and metabolism of carotenoids and retinoids in vertebrates. </w:t>
      </w:r>
      <w:r w:rsidRPr="00AD29D0">
        <w:rPr>
          <w:rFonts w:ascii="Times New Roman" w:hAnsi="Times New Roman" w:cs="Times New Roman"/>
          <w:i/>
          <w:iCs/>
          <w:sz w:val="24"/>
          <w:szCs w:val="24"/>
        </w:rPr>
        <w:t>Biochim. Biophys. Acta Mol. Cell Biol. Lipids</w:t>
      </w:r>
      <w:r w:rsidRPr="00AD29D0">
        <w:rPr>
          <w:rFonts w:ascii="Times New Roman" w:hAnsi="Times New Roman" w:cs="Times New Roman"/>
          <w:sz w:val="24"/>
          <w:szCs w:val="24"/>
        </w:rPr>
        <w:t xml:space="preserve"> 1865:158571.</w:t>
      </w:r>
    </w:p>
    <w:p w14:paraId="5D9976BB"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lastRenderedPageBreak/>
        <w:t xml:space="preserve">Wong E, Anggono V, Williams SR, Degnan SM, Degnan BM. 2022. Phototransduction in a marine sponge provides insights into the origin of animal vision. </w:t>
      </w:r>
      <w:r w:rsidRPr="00AD29D0">
        <w:rPr>
          <w:rFonts w:ascii="Times New Roman" w:hAnsi="Times New Roman" w:cs="Times New Roman"/>
          <w:i/>
          <w:iCs/>
          <w:sz w:val="24"/>
          <w:szCs w:val="24"/>
        </w:rPr>
        <w:t>iScience</w:t>
      </w:r>
      <w:r w:rsidRPr="00AD29D0">
        <w:rPr>
          <w:rFonts w:ascii="Times New Roman" w:hAnsi="Times New Roman" w:cs="Times New Roman"/>
          <w:sz w:val="24"/>
          <w:szCs w:val="24"/>
        </w:rPr>
        <w:t xml:space="preserve"> 25:104436.</w:t>
      </w:r>
    </w:p>
    <w:p w14:paraId="636CD11A"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Yau K-W, Hardie RC. 2009. Phototransduction Motifs and Variations. </w:t>
      </w:r>
      <w:r w:rsidRPr="00AD29D0">
        <w:rPr>
          <w:rFonts w:ascii="Times New Roman" w:hAnsi="Times New Roman" w:cs="Times New Roman"/>
          <w:i/>
          <w:iCs/>
          <w:sz w:val="24"/>
          <w:szCs w:val="24"/>
        </w:rPr>
        <w:t>Cell</w:t>
      </w:r>
      <w:r w:rsidRPr="00AD29D0">
        <w:rPr>
          <w:rFonts w:ascii="Times New Roman" w:hAnsi="Times New Roman" w:cs="Times New Roman"/>
          <w:sz w:val="24"/>
          <w:szCs w:val="24"/>
        </w:rPr>
        <w:t xml:space="preserve"> 139:246–264.</w:t>
      </w:r>
    </w:p>
    <w:p w14:paraId="609EC53C" w14:textId="77777777" w:rsidR="00EF450B" w:rsidRPr="00AD29D0" w:rsidRDefault="00EF450B" w:rsidP="00AD29D0">
      <w:pPr>
        <w:pStyle w:val="Bibliography"/>
        <w:spacing w:line="360" w:lineRule="auto"/>
        <w:rPr>
          <w:rFonts w:ascii="Times New Roman" w:hAnsi="Times New Roman" w:cs="Times New Roman"/>
          <w:sz w:val="24"/>
          <w:szCs w:val="24"/>
        </w:rPr>
      </w:pPr>
      <w:r w:rsidRPr="00AD29D0">
        <w:rPr>
          <w:rFonts w:ascii="Times New Roman" w:hAnsi="Times New Roman" w:cs="Times New Roman"/>
          <w:sz w:val="24"/>
          <w:szCs w:val="24"/>
        </w:rPr>
        <w:t xml:space="preserve">Zuber ME, Gestri G, Viczian AS, Barsacchi G, Harris WA. 2003. Specification of the vertebrate eye by a network of eye field transcription factors. </w:t>
      </w:r>
      <w:r w:rsidRPr="00AD29D0">
        <w:rPr>
          <w:rFonts w:ascii="Times New Roman" w:hAnsi="Times New Roman" w:cs="Times New Roman"/>
          <w:i/>
          <w:iCs/>
          <w:sz w:val="24"/>
          <w:szCs w:val="24"/>
        </w:rPr>
        <w:t>Development</w:t>
      </w:r>
      <w:r w:rsidRPr="00AD29D0">
        <w:rPr>
          <w:rFonts w:ascii="Times New Roman" w:hAnsi="Times New Roman" w:cs="Times New Roman"/>
          <w:sz w:val="24"/>
          <w:szCs w:val="24"/>
        </w:rPr>
        <w:t xml:space="preserve"> 130:5155–5167.</w:t>
      </w:r>
    </w:p>
    <w:p w14:paraId="0B6A3E9B" w14:textId="664EF48C" w:rsidR="00D57823" w:rsidRPr="00AD29D0" w:rsidRDefault="004B01C8" w:rsidP="00AD29D0">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AD29D0">
        <w:rPr>
          <w:rFonts w:ascii="Times New Roman" w:hAnsi="Times New Roman" w:cs="Times New Roman"/>
          <w:sz w:val="24"/>
          <w:szCs w:val="24"/>
        </w:rPr>
        <w:fldChar w:fldCharType="end"/>
      </w:r>
    </w:p>
    <w:sectPr w:rsidR="00D57823" w:rsidRPr="00AD29D0" w:rsidSect="008257A5">
      <w:footerReference w:type="default" r:id="rId27"/>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ssandra Aleotti" w:date="2022-12-06T16:21:00Z" w:initials="">
    <w:p w14:paraId="28B3825E" w14:textId="77777777" w:rsidR="00311DCD" w:rsidRDefault="00311DCD">
      <w:pPr>
        <w:pStyle w:val="CommentText"/>
      </w:pPr>
      <w:r>
        <w:rPr>
          <w:color w:val="000000"/>
        </w:rPr>
        <w:t>perhaps add in the figure also:</w:t>
      </w:r>
    </w:p>
    <w:p w14:paraId="099D1C81" w14:textId="77777777" w:rsidR="00311DCD" w:rsidRDefault="00311DCD">
      <w:pPr>
        <w:pStyle w:val="CommentText"/>
      </w:pPr>
      <w:r>
        <w:rPr>
          <w:color w:val="000000"/>
        </w:rPr>
        <w:t>- whether genome or transcriptome</w:t>
      </w:r>
    </w:p>
    <w:p w14:paraId="0B6A3EBC" w14:textId="77777777" w:rsidR="00311DCD" w:rsidRDefault="00311DCD" w:rsidP="00F62A4F">
      <w:pPr>
        <w:pStyle w:val="CommentText"/>
      </w:pPr>
      <w:r>
        <w:rPr>
          <w:color w:val="000000"/>
        </w:rPr>
        <w:t>- link to source or accession.</w:t>
      </w:r>
    </w:p>
  </w:comment>
  <w:comment w:id="2" w:author="Aleotti, Alessandra" w:date="2023-07-14T23:36:00Z" w:initials="AA">
    <w:p w14:paraId="43ABEB7A" w14:textId="77777777" w:rsidR="0017354F" w:rsidRDefault="0017354F" w:rsidP="002C72B1">
      <w:pPr>
        <w:pStyle w:val="CommentText"/>
      </w:pPr>
      <w:r>
        <w:rPr>
          <w:rStyle w:val="CommentReference"/>
        </w:rPr>
        <w:annotationRef/>
      </w:r>
      <w:r>
        <w:t>Could insert here the list as a figure/table and then refer to supplementary excel file with extra details that will be in the github..</w:t>
      </w:r>
    </w:p>
  </w:comment>
  <w:comment w:id="3"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4" w:author="Aleotti, Alessandra" w:date="2023-05-30T14:52:00Z" w:initials="AA">
    <w:p w14:paraId="43F5B1F5" w14:textId="4B3A1464" w:rsidR="00B30284" w:rsidRDefault="00B30284">
      <w:pPr>
        <w:pStyle w:val="CommentText"/>
      </w:pPr>
      <w:r>
        <w:rPr>
          <w:rStyle w:val="CommentReference"/>
        </w:rPr>
        <w:annotationRef/>
      </w:r>
      <w:r>
        <w:t>I now have updated results in which I analysed also the full g alpha family all together.</w:t>
      </w:r>
      <w:r w:rsidR="00724E19">
        <w:t xml:space="preserve">. So this phrase can either be removed or updated. Also, to be decided if I am happy to keep separate G alpha groups in main figure or rather keep the </w:t>
      </w:r>
      <w:r w:rsidR="00660F1F">
        <w:t>full family..</w:t>
      </w:r>
    </w:p>
  </w:comment>
  <w:comment w:id="5"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slight 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6" w:author="Aleotti, Alessandra" w:date="2023-07-22T17:14:00Z" w:initials="AA">
    <w:p w14:paraId="027FC00C" w14:textId="77777777" w:rsidR="0005352F" w:rsidRDefault="0005352F" w:rsidP="009A58A0">
      <w:pPr>
        <w:pStyle w:val="CommentText"/>
      </w:pPr>
      <w:r>
        <w:rPr>
          <w:rStyle w:val="CommentReference"/>
        </w:rPr>
        <w:annotationRef/>
      </w:r>
      <w:r>
        <w:t>What about providing links to where datasets were downloaded? Or potentially could add that in the R scripts of the metacell pipelines..</w:t>
      </w:r>
    </w:p>
  </w:comment>
  <w:comment w:id="9" w:author="Alessandra Aleotti" w:date="2022-11-24T12:21:00Z" w:initials="">
    <w:p w14:paraId="0B6A3ED6" w14:textId="0A4050C6"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10" w:author="Alessandra Aleotti" w:date="2022-12-06T16:30:00Z" w:initials="">
    <w:p w14:paraId="0B6A3ED8" w14:textId="3FB56EB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11"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12"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according to literature what are these opsin considered? c- or r- type?</w:t>
      </w:r>
    </w:p>
  </w:comment>
  <w:comment w:id="13"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Opsin 5 = Echinopsin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14"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15"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16"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17" w:author="Aleotti, Alessandra" w:date="2023-07-22T17:02:00Z" w:initials="AA">
    <w:p w14:paraId="130B0B83" w14:textId="77777777" w:rsidR="004D7FD3" w:rsidRDefault="004D7FD3" w:rsidP="00933D02">
      <w:pPr>
        <w:pStyle w:val="CommentText"/>
      </w:pPr>
      <w:r>
        <w:rPr>
          <w:rStyle w:val="CommentReference"/>
        </w:rPr>
        <w:annotationRef/>
      </w:r>
      <w:r>
        <w:t>Possibility of using CRY or other GPCRs? See Wong et al 2022.</w:t>
      </w:r>
    </w:p>
  </w:comment>
  <w:comment w:id="18" w:author="Alessandra Aleotti" w:date="2022-12-06T16:32:00Z" w:initials="">
    <w:p w14:paraId="0B6A3EE8" w14:textId="76CF5669"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19" w:author="Aleotti, Alessandra" w:date="2023-07-31T10:54:00Z" w:initials="AA">
    <w:p w14:paraId="0503A535" w14:textId="77777777" w:rsidR="00A81172" w:rsidRDefault="00A81172" w:rsidP="00476954">
      <w:pPr>
        <w:pStyle w:val="CommentText"/>
      </w:pPr>
      <w:r>
        <w:rPr>
          <w:rStyle w:val="CommentReference"/>
        </w:rPr>
        <w:annotationRef/>
      </w:r>
      <w:r>
        <w:t>Opposite conclusion than below for ctenophores.</w:t>
      </w:r>
    </w:p>
  </w:comment>
  <w:comment w:id="20" w:author="Alessandra Aleotti" w:date="2022-12-06T16:32:00Z" w:initials="">
    <w:p w14:paraId="0B6A3EE9" w14:textId="77E25430"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1" w:author="Aleotti, Alessandra" w:date="2023-07-09T21:36:00Z" w:initials="AA">
    <w:p w14:paraId="44E56B8E" w14:textId="77777777" w:rsidR="00633F20" w:rsidRDefault="00633F20" w:rsidP="00834462">
      <w:pPr>
        <w:pStyle w:val="CommentText"/>
      </w:pPr>
      <w:r>
        <w:rPr>
          <w:rStyle w:val="CommentReference"/>
        </w:rPr>
        <w:annotationRef/>
      </w:r>
      <w:r>
        <w:t>Perhaps in this paragraph is where I can add additional introductory infos about metacells and their orthogroup e.g. shared vs species specific etc.</w:t>
      </w:r>
    </w:p>
  </w:comment>
  <w:comment w:id="22" w:author="Aleotti, Alessandra" w:date="2023-07-14T17:25:00Z" w:initials="AA">
    <w:p w14:paraId="27A474B9" w14:textId="77777777" w:rsidR="00673764" w:rsidRDefault="00673764" w:rsidP="00167C12">
      <w:pPr>
        <w:pStyle w:val="CommentText"/>
      </w:pPr>
      <w:r>
        <w:rPr>
          <w:rStyle w:val="CommentReference"/>
        </w:rPr>
        <w:annotationRef/>
      </w:r>
      <w:r>
        <w:t>Add more details here? Including percentages and most frequent families in the broader group of orthogroups?</w:t>
      </w:r>
    </w:p>
  </w:comment>
  <w:comment w:id="23" w:author="Aleotti, Alessandra" w:date="2023-07-14T16:25:00Z" w:initials="AA">
    <w:p w14:paraId="6E4D0E31" w14:textId="51BDD133" w:rsidR="008C0241" w:rsidRDefault="008C0241" w:rsidP="00185AA1">
      <w:pPr>
        <w:pStyle w:val="CommentText"/>
      </w:pPr>
      <w:r>
        <w:rPr>
          <w:rStyle w:val="CommentReference"/>
        </w:rPr>
        <w:annotationRef/>
      </w:r>
      <w:r>
        <w:t>Mention explicitly the use of having found good quality mlei metacells? Would be good but then need to find better connections with previous sections.</w:t>
      </w:r>
    </w:p>
  </w:comment>
  <w:comment w:id="24" w:author="Aleotti, Alessandra" w:date="2023-07-14T23:51:00Z" w:initials="AA">
    <w:p w14:paraId="7488AA9B" w14:textId="77777777" w:rsidR="00F85635" w:rsidRDefault="00F85635" w:rsidP="00671B49">
      <w:pPr>
        <w:pStyle w:val="CommentText"/>
      </w:pPr>
      <w:r>
        <w:rPr>
          <w:rStyle w:val="CommentReference"/>
        </w:rPr>
        <w:annotationRef/>
      </w:r>
      <w:r>
        <w:t>Should be directly on github only.</w:t>
      </w:r>
    </w:p>
  </w:comment>
  <w:comment w:id="25" w:author="Aleotti, Alessandra" w:date="2023-06-26T16:44:00Z" w:initials="AA">
    <w:p w14:paraId="05BB9263" w14:textId="786A5057" w:rsidR="006B1B4B" w:rsidRDefault="006B1B4B" w:rsidP="0039486E">
      <w:pPr>
        <w:pStyle w:val="CommentText"/>
      </w:pPr>
      <w:r>
        <w:rPr>
          <w:rStyle w:val="CommentReference"/>
        </w:rPr>
        <w:annotationRef/>
      </w:r>
      <w:r>
        <w:t>See slides of NG presentation of March 2022</w:t>
      </w:r>
    </w:p>
  </w:comment>
  <w:comment w:id="26" w:author="Aleotti, Alessandra" w:date="2023-07-14T23:59:00Z" w:initials="AA">
    <w:p w14:paraId="21992340" w14:textId="77777777" w:rsidR="00402426" w:rsidRDefault="00402426" w:rsidP="008A29B4">
      <w:pPr>
        <w:pStyle w:val="CommentText"/>
      </w:pPr>
      <w:r>
        <w:rPr>
          <w:rStyle w:val="CommentReference"/>
        </w:rPr>
        <w:annotationRef/>
      </w:r>
      <w:r>
        <w:t>This paragrah makes sense indeed only if I provide these figures...</w:t>
      </w:r>
    </w:p>
  </w:comment>
  <w:comment w:id="27" w:author="Aleotti, Alessandra" w:date="2023-07-15T00:00:00Z" w:initials="AA">
    <w:p w14:paraId="3998D082" w14:textId="77777777" w:rsidR="00402426" w:rsidRDefault="00402426" w:rsidP="003A2350">
      <w:pPr>
        <w:pStyle w:val="CommentText"/>
      </w:pPr>
      <w:r>
        <w:rPr>
          <w:rStyle w:val="CommentReference"/>
        </w:rPr>
        <w:annotationRef/>
      </w:r>
      <w:r>
        <w:t>Since they would be a lot of figures, makes sense to put them in an appendix of results (similar to what I should do for the phototransduction extra results)..</w:t>
      </w:r>
    </w:p>
  </w:comment>
  <w:comment w:id="28" w:author="Aleotti, Alessandra" w:date="2023-08-16T18:19:00Z" w:initials="AA">
    <w:p w14:paraId="22FB8ADC" w14:textId="77777777" w:rsidR="00E01C12" w:rsidRDefault="00E01C12" w:rsidP="004B2287">
      <w:pPr>
        <w:pStyle w:val="CommentText"/>
      </w:pPr>
      <w:r>
        <w:rPr>
          <w:rStyle w:val="CommentReference"/>
        </w:rPr>
        <w:annotationRef/>
      </w:r>
      <w:r>
        <w:t>Or perhaps provide just the scripts that can reproduce the figures? On the github?</w:t>
      </w:r>
    </w:p>
  </w:comment>
  <w:comment w:id="29" w:author="Alessandra Aleotti" w:date="2022-12-06T16:34:00Z" w:initials="">
    <w:p w14:paraId="0B6A3EEC" w14:textId="5D9CDFE1"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30"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1" w:author="Aleotti, Alessandra" w:date="2023-06-26T16:53:00Z" w:initials="AA">
    <w:p w14:paraId="6E5DEA69" w14:textId="77777777" w:rsidR="006436D7" w:rsidRDefault="006436D7" w:rsidP="0036414A">
      <w:pPr>
        <w:pStyle w:val="CommentText"/>
      </w:pPr>
      <w:r>
        <w:rPr>
          <w:rStyle w:val="CommentReference"/>
        </w:rPr>
        <w:annotationRef/>
      </w:r>
      <w:r>
        <w:t>Manually.</w:t>
      </w:r>
    </w:p>
  </w:comment>
  <w:comment w:id="32" w:author="Aleotti, Alessandra" w:date="2023-06-06T18:53:00Z" w:initials="AA">
    <w:p w14:paraId="7B943F23" w14:textId="0373A366" w:rsidR="00750F8B" w:rsidRDefault="00750F8B" w:rsidP="00D131B6">
      <w:pPr>
        <w:pStyle w:val="CommentText"/>
      </w:pPr>
      <w:r>
        <w:rPr>
          <w:rStyle w:val="CommentReference"/>
        </w:rPr>
        <w:annotationRef/>
      </w:r>
      <w:r>
        <w:t>Idea: maybe the Figure 5A could have a heatmap of all mets vs all (instead of the network all vs all) and then the inslets of the zoomed in netwo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C" w15:done="1"/>
  <w15:commentEx w15:paraId="43ABEB7A" w15:paraIdParent="0B6A3EBC" w15:done="1"/>
  <w15:commentEx w15:paraId="0B6A3EC1" w15:done="1"/>
  <w15:commentEx w15:paraId="43F5B1F5" w15:paraIdParent="0B6A3EC1" w15:done="1"/>
  <w15:commentEx w15:paraId="0B6A3ECC" w15:done="0"/>
  <w15:commentEx w15:paraId="027FC00C" w15:done="1"/>
  <w15:commentEx w15:paraId="0B6A3ED6" w15:done="1"/>
  <w15:commentEx w15:paraId="0B6A3ED9" w15:done="1"/>
  <w15:commentEx w15:paraId="0B6A3EDA" w15:done="1"/>
  <w15:commentEx w15:paraId="0B6A3EDB" w15:done="1"/>
  <w15:commentEx w15:paraId="0B6A3EE4" w15:done="1"/>
  <w15:commentEx w15:paraId="0B6A3EE6" w15:done="1"/>
  <w15:commentEx w15:paraId="0A72B36B" w15:done="1"/>
  <w15:commentEx w15:paraId="0B6A3EE7" w15:done="1"/>
  <w15:commentEx w15:paraId="130B0B83" w15:done="1"/>
  <w15:commentEx w15:paraId="0B6A3EE8" w15:done="1"/>
  <w15:commentEx w15:paraId="0503A535" w15:done="1"/>
  <w15:commentEx w15:paraId="0B6A3EE9" w15:done="1"/>
  <w15:commentEx w15:paraId="44E56B8E" w15:done="1"/>
  <w15:commentEx w15:paraId="27A474B9" w15:done="1"/>
  <w15:commentEx w15:paraId="6E4D0E31" w15:done="1"/>
  <w15:commentEx w15:paraId="7488AA9B" w15:done="1"/>
  <w15:commentEx w15:paraId="05BB9263" w15:done="1"/>
  <w15:commentEx w15:paraId="21992340" w15:paraIdParent="05BB9263" w15:done="1"/>
  <w15:commentEx w15:paraId="3998D082" w15:paraIdParent="05BB9263" w15:done="1"/>
  <w15:commentEx w15:paraId="22FB8ADC" w15:paraIdParent="05BB9263" w15:done="1"/>
  <w15:commentEx w15:paraId="0B6A3EEC" w15:done="1"/>
  <w15:commentEx w15:paraId="76468AC9" w15:done="1"/>
  <w15:commentEx w15:paraId="6E5DEA69" w15:paraIdParent="76468AC9" w15:done="1"/>
  <w15:commentEx w15:paraId="7B943F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C5A79" w16cex:dateUtc="2023-07-14T22:36:00Z"/>
  <w16cex:commentExtensible w16cex:durableId="28208C43" w16cex:dateUtc="2023-05-30T13:52:00Z"/>
  <w16cex:commentExtensible w16cex:durableId="28668CF0" w16cex:dateUtc="2023-07-22T15:14:00Z"/>
  <w16cex:commentExtensible w16cex:durableId="282717EF" w16cex:dateUtc="2023-06-04T13:02:00Z"/>
  <w16cex:commentExtensible w16cex:durableId="28668A42" w16cex:dateUtc="2023-07-22T15:02:00Z"/>
  <w16cex:commentExtensible w16cex:durableId="28721156" w16cex:dateUtc="2023-07-31T08:54:00Z"/>
  <w16cex:commentExtensible w16cex:durableId="2855A6D5" w16cex:dateUtc="2023-07-09T20:36:00Z"/>
  <w16cex:commentExtensible w16cex:durableId="285C03A5" w16cex:dateUtc="2023-07-14T16:25:00Z"/>
  <w16cex:commentExtensible w16cex:durableId="285BF58B" w16cex:dateUtc="2023-07-14T15:25:00Z"/>
  <w16cex:commentExtensible w16cex:durableId="285C5DEB" w16cex:dateUtc="2023-07-14T22:51:00Z"/>
  <w16cex:commentExtensible w16cex:durableId="28443ED1" w16cex:dateUtc="2023-06-26T15:44:00Z"/>
  <w16cex:commentExtensible w16cex:durableId="285C5FE0" w16cex:dateUtc="2023-07-14T22:59:00Z"/>
  <w16cex:commentExtensible w16cex:durableId="285C6008" w16cex:dateUtc="2023-07-14T23:00:00Z"/>
  <w16cex:commentExtensible w16cex:durableId="28879197" w16cex:dateUtc="2023-08-16T17:19:00Z"/>
  <w16cex:commentExtensible w16cex:durableId="282735C7" w16cex:dateUtc="2023-06-04T15:09:00Z"/>
  <w16cex:commentExtensible w16cex:durableId="2844410A" w16cex:dateUtc="2023-06-26T15:53:00Z"/>
  <w16cex:commentExtensible w16cex:durableId="2829FF2F" w16cex:dateUtc="2023-06-06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C" w16cid:durableId="28204F61"/>
  <w16cid:commentId w16cid:paraId="43ABEB7A" w16cid:durableId="285C5A79"/>
  <w16cid:commentId w16cid:paraId="0B6A3EC1" w16cid:durableId="28204F66"/>
  <w16cid:commentId w16cid:paraId="43F5B1F5" w16cid:durableId="28208C43"/>
  <w16cid:commentId w16cid:paraId="0B6A3ECC" w16cid:durableId="28204F70"/>
  <w16cid:commentId w16cid:paraId="027FC00C" w16cid:durableId="28668CF0"/>
  <w16cid:commentId w16cid:paraId="0B6A3ED6" w16cid:durableId="28204F7A"/>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130B0B83" w16cid:durableId="28668A42"/>
  <w16cid:commentId w16cid:paraId="0B6A3EE8" w16cid:durableId="28204F83"/>
  <w16cid:commentId w16cid:paraId="0503A535" w16cid:durableId="28721156"/>
  <w16cid:commentId w16cid:paraId="0B6A3EE9" w16cid:durableId="28204F84"/>
  <w16cid:commentId w16cid:paraId="44E56B8E" w16cid:durableId="2855A6D5"/>
  <w16cid:commentId w16cid:paraId="27A474B9" w16cid:durableId="285C03A5"/>
  <w16cid:commentId w16cid:paraId="6E4D0E31" w16cid:durableId="285BF58B"/>
  <w16cid:commentId w16cid:paraId="7488AA9B" w16cid:durableId="285C5DEB"/>
  <w16cid:commentId w16cid:paraId="05BB9263" w16cid:durableId="28443ED1"/>
  <w16cid:commentId w16cid:paraId="21992340" w16cid:durableId="285C5FE0"/>
  <w16cid:commentId w16cid:paraId="3998D082" w16cid:durableId="285C6008"/>
  <w16cid:commentId w16cid:paraId="22FB8ADC" w16cid:durableId="28879197"/>
  <w16cid:commentId w16cid:paraId="0B6A3EEC" w16cid:durableId="28204F87"/>
  <w16cid:commentId w16cid:paraId="76468AC9" w16cid:durableId="282735C7"/>
  <w16cid:commentId w16cid:paraId="6E5DEA69" w16cid:durableId="2844410A"/>
  <w16cid:commentId w16cid:paraId="7B943F23" w16cid:durableId="2829F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B5A877" w14:textId="77777777" w:rsidR="00FD3A02" w:rsidRDefault="00FD3A02">
      <w:pPr>
        <w:spacing w:line="240" w:lineRule="auto"/>
      </w:pPr>
      <w:r>
        <w:separator/>
      </w:r>
    </w:p>
  </w:endnote>
  <w:endnote w:type="continuationSeparator" w:id="0">
    <w:p w14:paraId="5990A4F9" w14:textId="77777777" w:rsidR="00FD3A02" w:rsidRDefault="00FD3A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9DFDBB" w14:textId="77777777" w:rsidR="00FD3A02" w:rsidRDefault="00FD3A02">
      <w:pPr>
        <w:spacing w:line="240" w:lineRule="auto"/>
      </w:pPr>
      <w:r>
        <w:separator/>
      </w:r>
    </w:p>
  </w:footnote>
  <w:footnote w:type="continuationSeparator" w:id="0">
    <w:p w14:paraId="301D6F2C" w14:textId="77777777" w:rsidR="00FD3A02" w:rsidRDefault="00FD3A02">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a Aleotti">
    <w15:presenceInfo w15:providerId="Windows Live" w15:userId="d3e66079e095eb56"/>
  </w15:person>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1255D"/>
    <w:rsid w:val="00012630"/>
    <w:rsid w:val="00012846"/>
    <w:rsid w:val="00013264"/>
    <w:rsid w:val="0001657E"/>
    <w:rsid w:val="000205C9"/>
    <w:rsid w:val="000208D6"/>
    <w:rsid w:val="00020B7E"/>
    <w:rsid w:val="00022EF9"/>
    <w:rsid w:val="0003645C"/>
    <w:rsid w:val="0004158F"/>
    <w:rsid w:val="00044234"/>
    <w:rsid w:val="000445AB"/>
    <w:rsid w:val="000446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6504"/>
    <w:rsid w:val="000C0A4A"/>
    <w:rsid w:val="000C2D10"/>
    <w:rsid w:val="000C4D97"/>
    <w:rsid w:val="000C5735"/>
    <w:rsid w:val="000C701A"/>
    <w:rsid w:val="000C7946"/>
    <w:rsid w:val="000D3609"/>
    <w:rsid w:val="000D6937"/>
    <w:rsid w:val="000E064D"/>
    <w:rsid w:val="000E3773"/>
    <w:rsid w:val="000E405C"/>
    <w:rsid w:val="000E48C6"/>
    <w:rsid w:val="000E4F8E"/>
    <w:rsid w:val="000F07B9"/>
    <w:rsid w:val="000F17A8"/>
    <w:rsid w:val="000F20F6"/>
    <w:rsid w:val="000F34B3"/>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5E23"/>
    <w:rsid w:val="0012050E"/>
    <w:rsid w:val="00123626"/>
    <w:rsid w:val="001261CD"/>
    <w:rsid w:val="001270BC"/>
    <w:rsid w:val="00127AFA"/>
    <w:rsid w:val="00133F47"/>
    <w:rsid w:val="00134905"/>
    <w:rsid w:val="0013633A"/>
    <w:rsid w:val="00137524"/>
    <w:rsid w:val="001378BC"/>
    <w:rsid w:val="00141181"/>
    <w:rsid w:val="00142D58"/>
    <w:rsid w:val="00143921"/>
    <w:rsid w:val="00143DA2"/>
    <w:rsid w:val="0014638B"/>
    <w:rsid w:val="00147308"/>
    <w:rsid w:val="00150081"/>
    <w:rsid w:val="00152404"/>
    <w:rsid w:val="00153167"/>
    <w:rsid w:val="00153C67"/>
    <w:rsid w:val="001564AA"/>
    <w:rsid w:val="001608C9"/>
    <w:rsid w:val="00160AFD"/>
    <w:rsid w:val="001615CB"/>
    <w:rsid w:val="00163E9A"/>
    <w:rsid w:val="00164530"/>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5C6A"/>
    <w:rsid w:val="0018752A"/>
    <w:rsid w:val="00194AD2"/>
    <w:rsid w:val="00197D47"/>
    <w:rsid w:val="001A5241"/>
    <w:rsid w:val="001A632C"/>
    <w:rsid w:val="001A673C"/>
    <w:rsid w:val="001A790C"/>
    <w:rsid w:val="001B0A7E"/>
    <w:rsid w:val="001B1049"/>
    <w:rsid w:val="001B3F12"/>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CF0"/>
    <w:rsid w:val="00231266"/>
    <w:rsid w:val="00232229"/>
    <w:rsid w:val="00233F4E"/>
    <w:rsid w:val="0023597D"/>
    <w:rsid w:val="002364FF"/>
    <w:rsid w:val="0023692D"/>
    <w:rsid w:val="00236B43"/>
    <w:rsid w:val="002409A2"/>
    <w:rsid w:val="00242059"/>
    <w:rsid w:val="002426DC"/>
    <w:rsid w:val="00245376"/>
    <w:rsid w:val="00246D03"/>
    <w:rsid w:val="00251C5A"/>
    <w:rsid w:val="0025313F"/>
    <w:rsid w:val="002551FB"/>
    <w:rsid w:val="0025528F"/>
    <w:rsid w:val="002565AC"/>
    <w:rsid w:val="00256CEC"/>
    <w:rsid w:val="0026142C"/>
    <w:rsid w:val="0026385D"/>
    <w:rsid w:val="00263F75"/>
    <w:rsid w:val="0026426D"/>
    <w:rsid w:val="002652C8"/>
    <w:rsid w:val="002679A8"/>
    <w:rsid w:val="00271F56"/>
    <w:rsid w:val="00272796"/>
    <w:rsid w:val="00273FE4"/>
    <w:rsid w:val="00274C91"/>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C040C"/>
    <w:rsid w:val="002C44BA"/>
    <w:rsid w:val="002C67DA"/>
    <w:rsid w:val="002C6B54"/>
    <w:rsid w:val="002C7CCA"/>
    <w:rsid w:val="002D0001"/>
    <w:rsid w:val="002D3160"/>
    <w:rsid w:val="002D502C"/>
    <w:rsid w:val="002D662A"/>
    <w:rsid w:val="002D742E"/>
    <w:rsid w:val="002D7925"/>
    <w:rsid w:val="002E095F"/>
    <w:rsid w:val="002E0A59"/>
    <w:rsid w:val="002E0EA4"/>
    <w:rsid w:val="002E15B8"/>
    <w:rsid w:val="002E19E1"/>
    <w:rsid w:val="002E2BD5"/>
    <w:rsid w:val="002E3170"/>
    <w:rsid w:val="002E5E9A"/>
    <w:rsid w:val="002E677E"/>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69B4"/>
    <w:rsid w:val="00337A49"/>
    <w:rsid w:val="00340807"/>
    <w:rsid w:val="00351728"/>
    <w:rsid w:val="003517DB"/>
    <w:rsid w:val="00351A9A"/>
    <w:rsid w:val="00351F0A"/>
    <w:rsid w:val="003528B3"/>
    <w:rsid w:val="00352A0A"/>
    <w:rsid w:val="00353F5D"/>
    <w:rsid w:val="003546F2"/>
    <w:rsid w:val="00363AE6"/>
    <w:rsid w:val="00372428"/>
    <w:rsid w:val="00374710"/>
    <w:rsid w:val="0038141C"/>
    <w:rsid w:val="00382F5C"/>
    <w:rsid w:val="0038536E"/>
    <w:rsid w:val="00385A4E"/>
    <w:rsid w:val="00386464"/>
    <w:rsid w:val="00390552"/>
    <w:rsid w:val="0039124F"/>
    <w:rsid w:val="00391ACA"/>
    <w:rsid w:val="00391FA8"/>
    <w:rsid w:val="0039336D"/>
    <w:rsid w:val="003939EB"/>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5158"/>
    <w:rsid w:val="003C5833"/>
    <w:rsid w:val="003C7F63"/>
    <w:rsid w:val="003D137B"/>
    <w:rsid w:val="003D1EEE"/>
    <w:rsid w:val="003D56C6"/>
    <w:rsid w:val="003D6325"/>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32C"/>
    <w:rsid w:val="0044475A"/>
    <w:rsid w:val="004457B9"/>
    <w:rsid w:val="00447D75"/>
    <w:rsid w:val="0045552B"/>
    <w:rsid w:val="004555F8"/>
    <w:rsid w:val="00456B6A"/>
    <w:rsid w:val="0046029E"/>
    <w:rsid w:val="00460B04"/>
    <w:rsid w:val="00461162"/>
    <w:rsid w:val="0046156D"/>
    <w:rsid w:val="00461832"/>
    <w:rsid w:val="0046519C"/>
    <w:rsid w:val="0046752E"/>
    <w:rsid w:val="00467F2B"/>
    <w:rsid w:val="004703E6"/>
    <w:rsid w:val="004704BC"/>
    <w:rsid w:val="004729F6"/>
    <w:rsid w:val="0047383E"/>
    <w:rsid w:val="00474F38"/>
    <w:rsid w:val="00481D95"/>
    <w:rsid w:val="0048429B"/>
    <w:rsid w:val="00484339"/>
    <w:rsid w:val="00485C57"/>
    <w:rsid w:val="00486BD9"/>
    <w:rsid w:val="00487A5B"/>
    <w:rsid w:val="00495E45"/>
    <w:rsid w:val="00497773"/>
    <w:rsid w:val="004A0DD5"/>
    <w:rsid w:val="004A2630"/>
    <w:rsid w:val="004A459F"/>
    <w:rsid w:val="004A573F"/>
    <w:rsid w:val="004A6152"/>
    <w:rsid w:val="004A7CB7"/>
    <w:rsid w:val="004B01C8"/>
    <w:rsid w:val="004B1883"/>
    <w:rsid w:val="004B2226"/>
    <w:rsid w:val="004B2E0B"/>
    <w:rsid w:val="004B500E"/>
    <w:rsid w:val="004B5DB2"/>
    <w:rsid w:val="004B60B9"/>
    <w:rsid w:val="004B6848"/>
    <w:rsid w:val="004B7DD1"/>
    <w:rsid w:val="004C31F7"/>
    <w:rsid w:val="004C4104"/>
    <w:rsid w:val="004C4A85"/>
    <w:rsid w:val="004C54D0"/>
    <w:rsid w:val="004C6569"/>
    <w:rsid w:val="004D16DD"/>
    <w:rsid w:val="004D7045"/>
    <w:rsid w:val="004D7FD3"/>
    <w:rsid w:val="004E12BD"/>
    <w:rsid w:val="004E175E"/>
    <w:rsid w:val="004E29E2"/>
    <w:rsid w:val="004E4484"/>
    <w:rsid w:val="004E5672"/>
    <w:rsid w:val="004F0A17"/>
    <w:rsid w:val="004F0B0C"/>
    <w:rsid w:val="004F0D49"/>
    <w:rsid w:val="004F1723"/>
    <w:rsid w:val="004F23FD"/>
    <w:rsid w:val="004F4F54"/>
    <w:rsid w:val="004F5326"/>
    <w:rsid w:val="004F6498"/>
    <w:rsid w:val="004F7859"/>
    <w:rsid w:val="005010DC"/>
    <w:rsid w:val="00505736"/>
    <w:rsid w:val="00507D51"/>
    <w:rsid w:val="00510453"/>
    <w:rsid w:val="00510746"/>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5E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74BB"/>
    <w:rsid w:val="00553735"/>
    <w:rsid w:val="00553FEB"/>
    <w:rsid w:val="00554977"/>
    <w:rsid w:val="0055508E"/>
    <w:rsid w:val="00555A01"/>
    <w:rsid w:val="00557BE2"/>
    <w:rsid w:val="005603B9"/>
    <w:rsid w:val="005605F9"/>
    <w:rsid w:val="005618A3"/>
    <w:rsid w:val="00561D82"/>
    <w:rsid w:val="00564F6C"/>
    <w:rsid w:val="00565F0C"/>
    <w:rsid w:val="00566E69"/>
    <w:rsid w:val="00570844"/>
    <w:rsid w:val="00572147"/>
    <w:rsid w:val="00572924"/>
    <w:rsid w:val="005732B3"/>
    <w:rsid w:val="00573B57"/>
    <w:rsid w:val="00574D6D"/>
    <w:rsid w:val="005759D1"/>
    <w:rsid w:val="0057795F"/>
    <w:rsid w:val="00581B13"/>
    <w:rsid w:val="005823D3"/>
    <w:rsid w:val="005842F4"/>
    <w:rsid w:val="0058580C"/>
    <w:rsid w:val="00590195"/>
    <w:rsid w:val="00591146"/>
    <w:rsid w:val="0059354E"/>
    <w:rsid w:val="00594523"/>
    <w:rsid w:val="005965F8"/>
    <w:rsid w:val="00596F9E"/>
    <w:rsid w:val="005A08B9"/>
    <w:rsid w:val="005A36D7"/>
    <w:rsid w:val="005A42CA"/>
    <w:rsid w:val="005A45ED"/>
    <w:rsid w:val="005A4ED4"/>
    <w:rsid w:val="005A5B26"/>
    <w:rsid w:val="005A5F73"/>
    <w:rsid w:val="005A72D8"/>
    <w:rsid w:val="005A777B"/>
    <w:rsid w:val="005B30CF"/>
    <w:rsid w:val="005B437C"/>
    <w:rsid w:val="005B4C4C"/>
    <w:rsid w:val="005B5CB8"/>
    <w:rsid w:val="005B6F8E"/>
    <w:rsid w:val="005C0769"/>
    <w:rsid w:val="005C09D3"/>
    <w:rsid w:val="005C1BBB"/>
    <w:rsid w:val="005C695C"/>
    <w:rsid w:val="005D2AE5"/>
    <w:rsid w:val="005D42DC"/>
    <w:rsid w:val="005D435C"/>
    <w:rsid w:val="005D5541"/>
    <w:rsid w:val="005D55B3"/>
    <w:rsid w:val="005D743F"/>
    <w:rsid w:val="005E146D"/>
    <w:rsid w:val="005E1DFA"/>
    <w:rsid w:val="005E20E5"/>
    <w:rsid w:val="005E4520"/>
    <w:rsid w:val="005E6277"/>
    <w:rsid w:val="005F0D8D"/>
    <w:rsid w:val="005F589D"/>
    <w:rsid w:val="005F71A8"/>
    <w:rsid w:val="005F7A5F"/>
    <w:rsid w:val="006032E7"/>
    <w:rsid w:val="006036FA"/>
    <w:rsid w:val="00604562"/>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2090"/>
    <w:rsid w:val="006436D7"/>
    <w:rsid w:val="00644525"/>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97A62"/>
    <w:rsid w:val="006A07DE"/>
    <w:rsid w:val="006A226B"/>
    <w:rsid w:val="006A58EC"/>
    <w:rsid w:val="006A617B"/>
    <w:rsid w:val="006B1B4B"/>
    <w:rsid w:val="006B20B8"/>
    <w:rsid w:val="006C4695"/>
    <w:rsid w:val="006C6E1B"/>
    <w:rsid w:val="006C7028"/>
    <w:rsid w:val="006D3993"/>
    <w:rsid w:val="006D4898"/>
    <w:rsid w:val="006D6AED"/>
    <w:rsid w:val="006D7E92"/>
    <w:rsid w:val="006E1E37"/>
    <w:rsid w:val="006E2059"/>
    <w:rsid w:val="006E2601"/>
    <w:rsid w:val="006E3C67"/>
    <w:rsid w:val="006E594B"/>
    <w:rsid w:val="006E692F"/>
    <w:rsid w:val="006E6C88"/>
    <w:rsid w:val="006E7E3A"/>
    <w:rsid w:val="006F1B00"/>
    <w:rsid w:val="006F1FCE"/>
    <w:rsid w:val="006F2148"/>
    <w:rsid w:val="006F2894"/>
    <w:rsid w:val="006F5F4E"/>
    <w:rsid w:val="006F632D"/>
    <w:rsid w:val="006F66B0"/>
    <w:rsid w:val="00700210"/>
    <w:rsid w:val="0070108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116D"/>
    <w:rsid w:val="007335EA"/>
    <w:rsid w:val="007356A9"/>
    <w:rsid w:val="00737BA6"/>
    <w:rsid w:val="00737FB0"/>
    <w:rsid w:val="00744875"/>
    <w:rsid w:val="007448B5"/>
    <w:rsid w:val="00750F8B"/>
    <w:rsid w:val="00751C36"/>
    <w:rsid w:val="0075482B"/>
    <w:rsid w:val="00754F95"/>
    <w:rsid w:val="00756C2F"/>
    <w:rsid w:val="00756D0A"/>
    <w:rsid w:val="00757406"/>
    <w:rsid w:val="00760611"/>
    <w:rsid w:val="00761722"/>
    <w:rsid w:val="0076205D"/>
    <w:rsid w:val="00777421"/>
    <w:rsid w:val="00777960"/>
    <w:rsid w:val="00782A9F"/>
    <w:rsid w:val="0078539E"/>
    <w:rsid w:val="00785994"/>
    <w:rsid w:val="00785EF4"/>
    <w:rsid w:val="0079008A"/>
    <w:rsid w:val="00790E61"/>
    <w:rsid w:val="007914A1"/>
    <w:rsid w:val="00795961"/>
    <w:rsid w:val="007978D6"/>
    <w:rsid w:val="007A0049"/>
    <w:rsid w:val="007A1D0E"/>
    <w:rsid w:val="007A4762"/>
    <w:rsid w:val="007A5345"/>
    <w:rsid w:val="007A69D5"/>
    <w:rsid w:val="007B08DE"/>
    <w:rsid w:val="007B1566"/>
    <w:rsid w:val="007B3548"/>
    <w:rsid w:val="007B3641"/>
    <w:rsid w:val="007B4F20"/>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498"/>
    <w:rsid w:val="007D6FAE"/>
    <w:rsid w:val="007D7A12"/>
    <w:rsid w:val="007E342F"/>
    <w:rsid w:val="007E53F0"/>
    <w:rsid w:val="007E57DD"/>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17945"/>
    <w:rsid w:val="00823575"/>
    <w:rsid w:val="00824EAC"/>
    <w:rsid w:val="008257A5"/>
    <w:rsid w:val="008258A3"/>
    <w:rsid w:val="00826D68"/>
    <w:rsid w:val="00827130"/>
    <w:rsid w:val="008302FB"/>
    <w:rsid w:val="00831D00"/>
    <w:rsid w:val="0083236C"/>
    <w:rsid w:val="008326D4"/>
    <w:rsid w:val="008328CE"/>
    <w:rsid w:val="0083593F"/>
    <w:rsid w:val="00836CE6"/>
    <w:rsid w:val="0084157F"/>
    <w:rsid w:val="0084240D"/>
    <w:rsid w:val="00842DD7"/>
    <w:rsid w:val="00843581"/>
    <w:rsid w:val="00843670"/>
    <w:rsid w:val="008446B3"/>
    <w:rsid w:val="0084529B"/>
    <w:rsid w:val="00847C95"/>
    <w:rsid w:val="00847D53"/>
    <w:rsid w:val="00852CE2"/>
    <w:rsid w:val="008553FC"/>
    <w:rsid w:val="008554FF"/>
    <w:rsid w:val="00861644"/>
    <w:rsid w:val="00864190"/>
    <w:rsid w:val="00865543"/>
    <w:rsid w:val="00865B35"/>
    <w:rsid w:val="00871238"/>
    <w:rsid w:val="00872643"/>
    <w:rsid w:val="00873415"/>
    <w:rsid w:val="00874A89"/>
    <w:rsid w:val="0087531A"/>
    <w:rsid w:val="00875ABB"/>
    <w:rsid w:val="0088472B"/>
    <w:rsid w:val="008866C2"/>
    <w:rsid w:val="00887659"/>
    <w:rsid w:val="00890BDD"/>
    <w:rsid w:val="0089148C"/>
    <w:rsid w:val="008914D7"/>
    <w:rsid w:val="00896392"/>
    <w:rsid w:val="008A1854"/>
    <w:rsid w:val="008A2D57"/>
    <w:rsid w:val="008A386D"/>
    <w:rsid w:val="008A4AF5"/>
    <w:rsid w:val="008A573F"/>
    <w:rsid w:val="008A7435"/>
    <w:rsid w:val="008B0D27"/>
    <w:rsid w:val="008B0F16"/>
    <w:rsid w:val="008B44EF"/>
    <w:rsid w:val="008B4668"/>
    <w:rsid w:val="008B56D2"/>
    <w:rsid w:val="008C0241"/>
    <w:rsid w:val="008C13AD"/>
    <w:rsid w:val="008C190F"/>
    <w:rsid w:val="008C2689"/>
    <w:rsid w:val="008C29CC"/>
    <w:rsid w:val="008C5DA0"/>
    <w:rsid w:val="008C6DB9"/>
    <w:rsid w:val="008C74CB"/>
    <w:rsid w:val="008D1E95"/>
    <w:rsid w:val="008D3EED"/>
    <w:rsid w:val="008D650F"/>
    <w:rsid w:val="008E1EAC"/>
    <w:rsid w:val="008E3891"/>
    <w:rsid w:val="008E40D5"/>
    <w:rsid w:val="008E73BA"/>
    <w:rsid w:val="008F0F65"/>
    <w:rsid w:val="008F3152"/>
    <w:rsid w:val="008F4256"/>
    <w:rsid w:val="008F7071"/>
    <w:rsid w:val="008F7311"/>
    <w:rsid w:val="00901062"/>
    <w:rsid w:val="00901517"/>
    <w:rsid w:val="0090531D"/>
    <w:rsid w:val="009108E9"/>
    <w:rsid w:val="009138D5"/>
    <w:rsid w:val="00915590"/>
    <w:rsid w:val="00915D55"/>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47C11"/>
    <w:rsid w:val="00951473"/>
    <w:rsid w:val="009549DC"/>
    <w:rsid w:val="009564E4"/>
    <w:rsid w:val="009578C8"/>
    <w:rsid w:val="009615A0"/>
    <w:rsid w:val="00961B56"/>
    <w:rsid w:val="0096332F"/>
    <w:rsid w:val="009677E9"/>
    <w:rsid w:val="00967D21"/>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1F73"/>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3C4A"/>
    <w:rsid w:val="009E43B1"/>
    <w:rsid w:val="009E4FB7"/>
    <w:rsid w:val="009E5EDA"/>
    <w:rsid w:val="009E6E26"/>
    <w:rsid w:val="009F3F57"/>
    <w:rsid w:val="009F4B38"/>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4FFB"/>
    <w:rsid w:val="00A355DD"/>
    <w:rsid w:val="00A35DC8"/>
    <w:rsid w:val="00A36B8A"/>
    <w:rsid w:val="00A378D2"/>
    <w:rsid w:val="00A40EC1"/>
    <w:rsid w:val="00A40F32"/>
    <w:rsid w:val="00A50681"/>
    <w:rsid w:val="00A52898"/>
    <w:rsid w:val="00A53326"/>
    <w:rsid w:val="00A56107"/>
    <w:rsid w:val="00A56912"/>
    <w:rsid w:val="00A56A50"/>
    <w:rsid w:val="00A56CE5"/>
    <w:rsid w:val="00A57542"/>
    <w:rsid w:val="00A608A7"/>
    <w:rsid w:val="00A60DF8"/>
    <w:rsid w:val="00A62302"/>
    <w:rsid w:val="00A63598"/>
    <w:rsid w:val="00A64736"/>
    <w:rsid w:val="00A65C27"/>
    <w:rsid w:val="00A65C5E"/>
    <w:rsid w:val="00A672E6"/>
    <w:rsid w:val="00A67A25"/>
    <w:rsid w:val="00A71A7A"/>
    <w:rsid w:val="00A80B4B"/>
    <w:rsid w:val="00A81066"/>
    <w:rsid w:val="00A81172"/>
    <w:rsid w:val="00A82806"/>
    <w:rsid w:val="00A838E8"/>
    <w:rsid w:val="00A84687"/>
    <w:rsid w:val="00A84F4A"/>
    <w:rsid w:val="00A92F17"/>
    <w:rsid w:val="00A93723"/>
    <w:rsid w:val="00A943D8"/>
    <w:rsid w:val="00A945D4"/>
    <w:rsid w:val="00A94C0D"/>
    <w:rsid w:val="00A97665"/>
    <w:rsid w:val="00AA2AB4"/>
    <w:rsid w:val="00AA6502"/>
    <w:rsid w:val="00AA6878"/>
    <w:rsid w:val="00AA6C15"/>
    <w:rsid w:val="00AA6DEE"/>
    <w:rsid w:val="00AB1854"/>
    <w:rsid w:val="00AB7069"/>
    <w:rsid w:val="00AB7AEC"/>
    <w:rsid w:val="00AC07D7"/>
    <w:rsid w:val="00AC1D4F"/>
    <w:rsid w:val="00AC256A"/>
    <w:rsid w:val="00AC33D9"/>
    <w:rsid w:val="00AC3937"/>
    <w:rsid w:val="00AC4705"/>
    <w:rsid w:val="00AC556E"/>
    <w:rsid w:val="00AC5C82"/>
    <w:rsid w:val="00AD29D0"/>
    <w:rsid w:val="00AD2BDD"/>
    <w:rsid w:val="00AD2D70"/>
    <w:rsid w:val="00AD3DE6"/>
    <w:rsid w:val="00AD462B"/>
    <w:rsid w:val="00AE6AE1"/>
    <w:rsid w:val="00AE7D9C"/>
    <w:rsid w:val="00AF4E5E"/>
    <w:rsid w:val="00AF53C3"/>
    <w:rsid w:val="00AF7372"/>
    <w:rsid w:val="00AF78FE"/>
    <w:rsid w:val="00AF7AE6"/>
    <w:rsid w:val="00B018A3"/>
    <w:rsid w:val="00B01CA6"/>
    <w:rsid w:val="00B020BA"/>
    <w:rsid w:val="00B12E6B"/>
    <w:rsid w:val="00B15E37"/>
    <w:rsid w:val="00B20365"/>
    <w:rsid w:val="00B203BA"/>
    <w:rsid w:val="00B20A5F"/>
    <w:rsid w:val="00B2256F"/>
    <w:rsid w:val="00B26F95"/>
    <w:rsid w:val="00B30284"/>
    <w:rsid w:val="00B329CA"/>
    <w:rsid w:val="00B34C57"/>
    <w:rsid w:val="00B45629"/>
    <w:rsid w:val="00B4605A"/>
    <w:rsid w:val="00B51637"/>
    <w:rsid w:val="00B536BB"/>
    <w:rsid w:val="00B552D7"/>
    <w:rsid w:val="00B55E61"/>
    <w:rsid w:val="00B57A45"/>
    <w:rsid w:val="00B61163"/>
    <w:rsid w:val="00B61511"/>
    <w:rsid w:val="00B625E7"/>
    <w:rsid w:val="00B62991"/>
    <w:rsid w:val="00B64FC3"/>
    <w:rsid w:val="00B664E0"/>
    <w:rsid w:val="00B664E9"/>
    <w:rsid w:val="00B6662F"/>
    <w:rsid w:val="00B6776A"/>
    <w:rsid w:val="00B70B7E"/>
    <w:rsid w:val="00B7213C"/>
    <w:rsid w:val="00B72F83"/>
    <w:rsid w:val="00B741DB"/>
    <w:rsid w:val="00B74EC1"/>
    <w:rsid w:val="00B74FED"/>
    <w:rsid w:val="00B757B1"/>
    <w:rsid w:val="00B768D2"/>
    <w:rsid w:val="00B821A4"/>
    <w:rsid w:val="00B85371"/>
    <w:rsid w:val="00B865BB"/>
    <w:rsid w:val="00B8677B"/>
    <w:rsid w:val="00B91314"/>
    <w:rsid w:val="00B9272B"/>
    <w:rsid w:val="00B9412B"/>
    <w:rsid w:val="00B94802"/>
    <w:rsid w:val="00B95325"/>
    <w:rsid w:val="00B964A1"/>
    <w:rsid w:val="00BA2A49"/>
    <w:rsid w:val="00BA515E"/>
    <w:rsid w:val="00BA5755"/>
    <w:rsid w:val="00BA601D"/>
    <w:rsid w:val="00BB2191"/>
    <w:rsid w:val="00BB47E5"/>
    <w:rsid w:val="00BB6A61"/>
    <w:rsid w:val="00BC3ED4"/>
    <w:rsid w:val="00BC3EED"/>
    <w:rsid w:val="00BD188D"/>
    <w:rsid w:val="00BD1FDE"/>
    <w:rsid w:val="00BD37E8"/>
    <w:rsid w:val="00BD733B"/>
    <w:rsid w:val="00BE15B2"/>
    <w:rsid w:val="00BE1649"/>
    <w:rsid w:val="00BE210E"/>
    <w:rsid w:val="00BE28F8"/>
    <w:rsid w:val="00BE2EBF"/>
    <w:rsid w:val="00BE3725"/>
    <w:rsid w:val="00BE405D"/>
    <w:rsid w:val="00BE40FC"/>
    <w:rsid w:val="00BE6664"/>
    <w:rsid w:val="00BE6D16"/>
    <w:rsid w:val="00BE7D6D"/>
    <w:rsid w:val="00BF10EF"/>
    <w:rsid w:val="00BF2A7D"/>
    <w:rsid w:val="00BF3CDD"/>
    <w:rsid w:val="00BF585D"/>
    <w:rsid w:val="00BF65FF"/>
    <w:rsid w:val="00C02108"/>
    <w:rsid w:val="00C0244D"/>
    <w:rsid w:val="00C05A72"/>
    <w:rsid w:val="00C0772F"/>
    <w:rsid w:val="00C13B89"/>
    <w:rsid w:val="00C13F67"/>
    <w:rsid w:val="00C14740"/>
    <w:rsid w:val="00C14C35"/>
    <w:rsid w:val="00C15F94"/>
    <w:rsid w:val="00C21FDD"/>
    <w:rsid w:val="00C220ED"/>
    <w:rsid w:val="00C22AD3"/>
    <w:rsid w:val="00C245C2"/>
    <w:rsid w:val="00C26B39"/>
    <w:rsid w:val="00C27660"/>
    <w:rsid w:val="00C3002B"/>
    <w:rsid w:val="00C311AB"/>
    <w:rsid w:val="00C35243"/>
    <w:rsid w:val="00C35551"/>
    <w:rsid w:val="00C40976"/>
    <w:rsid w:val="00C43A11"/>
    <w:rsid w:val="00C4429C"/>
    <w:rsid w:val="00C443F2"/>
    <w:rsid w:val="00C44793"/>
    <w:rsid w:val="00C45D45"/>
    <w:rsid w:val="00C460B5"/>
    <w:rsid w:val="00C576D1"/>
    <w:rsid w:val="00C61723"/>
    <w:rsid w:val="00C625DB"/>
    <w:rsid w:val="00C67B27"/>
    <w:rsid w:val="00C77AD8"/>
    <w:rsid w:val="00C8011C"/>
    <w:rsid w:val="00C83883"/>
    <w:rsid w:val="00C849D8"/>
    <w:rsid w:val="00C87516"/>
    <w:rsid w:val="00C90858"/>
    <w:rsid w:val="00C91D6E"/>
    <w:rsid w:val="00C95101"/>
    <w:rsid w:val="00CA041D"/>
    <w:rsid w:val="00CA11BF"/>
    <w:rsid w:val="00CA5EB4"/>
    <w:rsid w:val="00CB0D4C"/>
    <w:rsid w:val="00CB10AE"/>
    <w:rsid w:val="00CC2554"/>
    <w:rsid w:val="00CC3A92"/>
    <w:rsid w:val="00CC3AA3"/>
    <w:rsid w:val="00CC79BF"/>
    <w:rsid w:val="00CC7DCB"/>
    <w:rsid w:val="00CD1F1D"/>
    <w:rsid w:val="00CD2053"/>
    <w:rsid w:val="00CD3ACA"/>
    <w:rsid w:val="00CD7F7D"/>
    <w:rsid w:val="00CE01BE"/>
    <w:rsid w:val="00CE07CF"/>
    <w:rsid w:val="00CE1115"/>
    <w:rsid w:val="00CE1E79"/>
    <w:rsid w:val="00CE38BB"/>
    <w:rsid w:val="00CE5085"/>
    <w:rsid w:val="00CE70E7"/>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26884"/>
    <w:rsid w:val="00D30EAF"/>
    <w:rsid w:val="00D31238"/>
    <w:rsid w:val="00D32496"/>
    <w:rsid w:val="00D35313"/>
    <w:rsid w:val="00D36E53"/>
    <w:rsid w:val="00D4035C"/>
    <w:rsid w:val="00D41931"/>
    <w:rsid w:val="00D4426B"/>
    <w:rsid w:val="00D445FD"/>
    <w:rsid w:val="00D44ED1"/>
    <w:rsid w:val="00D45B13"/>
    <w:rsid w:val="00D46ACB"/>
    <w:rsid w:val="00D479ED"/>
    <w:rsid w:val="00D47AC4"/>
    <w:rsid w:val="00D51D04"/>
    <w:rsid w:val="00D53F6E"/>
    <w:rsid w:val="00D543FF"/>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3718"/>
    <w:rsid w:val="00D96D7C"/>
    <w:rsid w:val="00DA01A9"/>
    <w:rsid w:val="00DA09C2"/>
    <w:rsid w:val="00DA1A99"/>
    <w:rsid w:val="00DA26CC"/>
    <w:rsid w:val="00DA7857"/>
    <w:rsid w:val="00DB13AA"/>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E26B2"/>
    <w:rsid w:val="00DE2CC0"/>
    <w:rsid w:val="00DE55FB"/>
    <w:rsid w:val="00DE5C61"/>
    <w:rsid w:val="00DE70B6"/>
    <w:rsid w:val="00DE7802"/>
    <w:rsid w:val="00DF0758"/>
    <w:rsid w:val="00DF0CF0"/>
    <w:rsid w:val="00DF20B5"/>
    <w:rsid w:val="00DF7363"/>
    <w:rsid w:val="00DF77BC"/>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277B2"/>
    <w:rsid w:val="00E31081"/>
    <w:rsid w:val="00E323F3"/>
    <w:rsid w:val="00E33953"/>
    <w:rsid w:val="00E37189"/>
    <w:rsid w:val="00E4250E"/>
    <w:rsid w:val="00E428CA"/>
    <w:rsid w:val="00E47CD8"/>
    <w:rsid w:val="00E52724"/>
    <w:rsid w:val="00E53AB0"/>
    <w:rsid w:val="00E5410D"/>
    <w:rsid w:val="00E55E38"/>
    <w:rsid w:val="00E55FCA"/>
    <w:rsid w:val="00E57022"/>
    <w:rsid w:val="00E5796C"/>
    <w:rsid w:val="00E617EC"/>
    <w:rsid w:val="00E65DB1"/>
    <w:rsid w:val="00E66AFA"/>
    <w:rsid w:val="00E67FC4"/>
    <w:rsid w:val="00E70E8D"/>
    <w:rsid w:val="00E7126D"/>
    <w:rsid w:val="00E739D0"/>
    <w:rsid w:val="00E74DE1"/>
    <w:rsid w:val="00E754D0"/>
    <w:rsid w:val="00E76197"/>
    <w:rsid w:val="00E77DDD"/>
    <w:rsid w:val="00E80720"/>
    <w:rsid w:val="00E81781"/>
    <w:rsid w:val="00E8312B"/>
    <w:rsid w:val="00E91DDE"/>
    <w:rsid w:val="00E91F4F"/>
    <w:rsid w:val="00E92A67"/>
    <w:rsid w:val="00E9362D"/>
    <w:rsid w:val="00E940BB"/>
    <w:rsid w:val="00E941DC"/>
    <w:rsid w:val="00E949B5"/>
    <w:rsid w:val="00E95301"/>
    <w:rsid w:val="00E97A4B"/>
    <w:rsid w:val="00E97ABE"/>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2F41"/>
    <w:rsid w:val="00ED56CE"/>
    <w:rsid w:val="00EE0013"/>
    <w:rsid w:val="00EE2EC2"/>
    <w:rsid w:val="00EE64BF"/>
    <w:rsid w:val="00EF1F2F"/>
    <w:rsid w:val="00EF450B"/>
    <w:rsid w:val="00EF623B"/>
    <w:rsid w:val="00EF6FC3"/>
    <w:rsid w:val="00F023BA"/>
    <w:rsid w:val="00F03158"/>
    <w:rsid w:val="00F055CC"/>
    <w:rsid w:val="00F0569A"/>
    <w:rsid w:val="00F058F1"/>
    <w:rsid w:val="00F077F3"/>
    <w:rsid w:val="00F10F37"/>
    <w:rsid w:val="00F116D3"/>
    <w:rsid w:val="00F11A2B"/>
    <w:rsid w:val="00F11FC3"/>
    <w:rsid w:val="00F1529E"/>
    <w:rsid w:val="00F16806"/>
    <w:rsid w:val="00F20FC7"/>
    <w:rsid w:val="00F2129D"/>
    <w:rsid w:val="00F21CFE"/>
    <w:rsid w:val="00F23517"/>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9E1"/>
    <w:rsid w:val="00F6067E"/>
    <w:rsid w:val="00F63803"/>
    <w:rsid w:val="00F642D1"/>
    <w:rsid w:val="00F665EA"/>
    <w:rsid w:val="00F66AEF"/>
    <w:rsid w:val="00F67236"/>
    <w:rsid w:val="00F67497"/>
    <w:rsid w:val="00F74A3B"/>
    <w:rsid w:val="00F75F00"/>
    <w:rsid w:val="00F7741E"/>
    <w:rsid w:val="00F81FAD"/>
    <w:rsid w:val="00F8427C"/>
    <w:rsid w:val="00F84D34"/>
    <w:rsid w:val="00F85635"/>
    <w:rsid w:val="00F85974"/>
    <w:rsid w:val="00F87A14"/>
    <w:rsid w:val="00F9018D"/>
    <w:rsid w:val="00F93AD6"/>
    <w:rsid w:val="00FA0074"/>
    <w:rsid w:val="00FA157C"/>
    <w:rsid w:val="00FA1C9E"/>
    <w:rsid w:val="00FA4CCC"/>
    <w:rsid w:val="00FA4D03"/>
    <w:rsid w:val="00FA6B54"/>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02"/>
    <w:rsid w:val="00FD3A2F"/>
    <w:rsid w:val="00FD5FF1"/>
    <w:rsid w:val="00FD62B6"/>
    <w:rsid w:val="00FE2BBB"/>
    <w:rsid w:val="00FE3022"/>
    <w:rsid w:val="00FE371E"/>
    <w:rsid w:val="00FE3DC9"/>
    <w:rsid w:val="00FF07C4"/>
    <w:rsid w:val="00FF1085"/>
    <w:rsid w:val="00FF1DEA"/>
    <w:rsid w:val="00FF2039"/>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phylopic.org/" TargetMode="External"/><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www.phylopic.org/"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www.phylopic.org/" TargetMode="Externa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9.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phylopic.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92</TotalTime>
  <Pages>53</Pages>
  <Words>65118</Words>
  <Characters>371178</Characters>
  <Application>Microsoft Office Word</Application>
  <DocSecurity>0</DocSecurity>
  <Lines>3093</Lines>
  <Paragraphs>870</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35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304</cp:revision>
  <dcterms:created xsi:type="dcterms:W3CDTF">2023-05-30T09:32:00Z</dcterms:created>
  <dcterms:modified xsi:type="dcterms:W3CDTF">2023-10-20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4unurlLd","zoteroVersion":"6.0.26","dataVersion":4}</vt:lpwstr>
  </property>
</Properties>
</file>